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CED48AD" w14:textId="5B769F00" w:rsidR="0021579F" w:rsidRPr="0056135C" w:rsidRDefault="00050E3E" w:rsidP="0021579F">
      <w:pPr>
        <w:pStyle w:val="bodyindent"/>
        <w:spacing w:line="240" w:lineRule="auto"/>
        <w:ind w:firstLine="0"/>
        <w:rPr>
          <w:rFonts w:ascii="Palatino" w:hAnsi="Palatino"/>
          <w:noProof w:val="0"/>
          <w:sz w:val="20"/>
          <w:lang w:val="en-GB"/>
        </w:rPr>
      </w:pPr>
      <w:r w:rsidRPr="0056135C">
        <w:rPr>
          <w:rFonts w:ascii="Palatino" w:hAnsi="Palatino"/>
          <w:b/>
          <w:bCs/>
          <w:noProof w:val="0"/>
          <w:sz w:val="20"/>
          <w:lang w:val="en-GB"/>
        </w:rPr>
        <w:t>Supplementary Table</w:t>
      </w:r>
      <w:r w:rsidR="0021579F" w:rsidRPr="0056135C">
        <w:rPr>
          <w:rFonts w:ascii="Palatino" w:hAnsi="Palatino"/>
          <w:b/>
          <w:bCs/>
          <w:noProof w:val="0"/>
          <w:sz w:val="20"/>
          <w:lang w:val="en-GB"/>
        </w:rPr>
        <w:t xml:space="preserve"> </w:t>
      </w:r>
      <w:r w:rsidRPr="0056135C">
        <w:rPr>
          <w:rFonts w:ascii="Palatino" w:hAnsi="Palatino"/>
          <w:b/>
          <w:bCs/>
          <w:noProof w:val="0"/>
          <w:sz w:val="20"/>
          <w:lang w:val="en-GB"/>
        </w:rPr>
        <w:t>1</w:t>
      </w:r>
      <w:r w:rsidR="0021579F" w:rsidRPr="0056135C">
        <w:rPr>
          <w:rFonts w:ascii="Palatino" w:hAnsi="Palatino"/>
          <w:b/>
          <w:bCs/>
          <w:noProof w:val="0"/>
          <w:sz w:val="20"/>
          <w:lang w:val="en-GB"/>
        </w:rPr>
        <w:t xml:space="preserve"> |</w:t>
      </w:r>
      <w:r w:rsidR="0021579F" w:rsidRPr="0056135C">
        <w:rPr>
          <w:rFonts w:ascii="Palatino" w:hAnsi="Palatino"/>
          <w:noProof w:val="0"/>
          <w:sz w:val="20"/>
          <w:lang w:val="en-GB"/>
        </w:rPr>
        <w:t xml:space="preserve"> </w:t>
      </w:r>
      <w:r w:rsidR="0021579F" w:rsidRPr="0056135C">
        <w:rPr>
          <w:rFonts w:ascii="Palatino" w:hAnsi="Palatino"/>
          <w:b/>
          <w:bCs/>
          <w:noProof w:val="0"/>
          <w:sz w:val="20"/>
          <w:lang w:val="en-GB"/>
        </w:rPr>
        <w:t>Known mutations in the hypoxia signalling system in humans.</w:t>
      </w:r>
    </w:p>
    <w:tbl>
      <w:tblPr>
        <w:tblStyle w:val="TableGrid"/>
        <w:tblW w:w="9904" w:type="dxa"/>
        <w:tblLayout w:type="fixed"/>
        <w:tblLook w:val="04A0" w:firstRow="1" w:lastRow="0" w:firstColumn="1" w:lastColumn="0" w:noHBand="0" w:noVBand="1"/>
      </w:tblPr>
      <w:tblGrid>
        <w:gridCol w:w="1129"/>
        <w:gridCol w:w="2982"/>
        <w:gridCol w:w="5793"/>
      </w:tblGrid>
      <w:tr w:rsidR="0021579F" w:rsidRPr="0056135C" w14:paraId="5CD5823C" w14:textId="77777777" w:rsidTr="005F1980">
        <w:tc>
          <w:tcPr>
            <w:tcW w:w="1129" w:type="dxa"/>
          </w:tcPr>
          <w:p w14:paraId="1609F97B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/>
                <w:bCs/>
                <w:noProof w:val="0"/>
                <w:color w:val="FF0000"/>
                <w:sz w:val="20"/>
                <w:lang w:val="en-GB"/>
              </w:rPr>
            </w:pPr>
            <w:r w:rsidRPr="0056135C">
              <w:rPr>
                <w:rStyle w:val="figuretitle"/>
                <w:rFonts w:ascii="Palatino" w:hAnsi="Palatino"/>
                <w:sz w:val="20"/>
              </w:rPr>
              <w:t>Gene</w:t>
            </w:r>
          </w:p>
        </w:tc>
        <w:tc>
          <w:tcPr>
            <w:tcW w:w="2982" w:type="dxa"/>
          </w:tcPr>
          <w:p w14:paraId="17B494FD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/>
                <w:bCs/>
                <w:noProof w:val="0"/>
                <w:color w:val="FF0000"/>
                <w:sz w:val="20"/>
                <w:lang w:val="en-GB"/>
              </w:rPr>
            </w:pPr>
            <w:r w:rsidRPr="0056135C">
              <w:rPr>
                <w:rStyle w:val="figuretitle"/>
                <w:rFonts w:ascii="Palatino" w:hAnsi="Palatino"/>
                <w:sz w:val="20"/>
              </w:rPr>
              <w:t>Mutation</w:t>
            </w:r>
          </w:p>
        </w:tc>
        <w:tc>
          <w:tcPr>
            <w:tcW w:w="5793" w:type="dxa"/>
          </w:tcPr>
          <w:p w14:paraId="05C4755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/>
                <w:bCs/>
                <w:noProof w:val="0"/>
                <w:color w:val="FF0000"/>
                <w:sz w:val="20"/>
                <w:lang w:val="en-GB"/>
              </w:rPr>
            </w:pPr>
            <w:r w:rsidRPr="0056135C">
              <w:rPr>
                <w:rStyle w:val="figuretitle"/>
                <w:rFonts w:ascii="Palatino" w:hAnsi="Palatino"/>
                <w:sz w:val="20"/>
              </w:rPr>
              <w:t>Phenotypes</w:t>
            </w:r>
          </w:p>
        </w:tc>
      </w:tr>
      <w:tr w:rsidR="0021579F" w:rsidRPr="0056135C" w14:paraId="34FCD078" w14:textId="77777777" w:rsidTr="005F1980">
        <w:tc>
          <w:tcPr>
            <w:tcW w:w="9904" w:type="dxa"/>
            <w:gridSpan w:val="3"/>
          </w:tcPr>
          <w:p w14:paraId="05F2218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Style w:val="inlineheading"/>
                <w:rFonts w:ascii="Palatino" w:hAnsi="Palatino"/>
                <w:sz w:val="20"/>
              </w:rPr>
              <w:t>HIFs</w:t>
            </w:r>
            <w:r w:rsidRPr="0056135C">
              <w:rPr>
                <w:rFonts w:ascii="Palatino" w:hAnsi="Palatino"/>
                <w:b/>
                <w:bCs/>
                <w:noProof w:val="0"/>
                <w:color w:val="FF0000"/>
                <w:sz w:val="20"/>
                <w:lang w:val="en-GB"/>
              </w:rPr>
              <w:t xml:space="preserve"> </w:t>
            </w:r>
          </w:p>
        </w:tc>
      </w:tr>
      <w:tr w:rsidR="0021579F" w:rsidRPr="0056135C" w14:paraId="77E36525" w14:textId="77777777" w:rsidTr="005F1980">
        <w:tc>
          <w:tcPr>
            <w:tcW w:w="1129" w:type="dxa"/>
          </w:tcPr>
          <w:p w14:paraId="61D66DAC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/>
                <w:bCs/>
                <w:noProof w:val="0"/>
                <w:color w:val="FF0000"/>
                <w:sz w:val="20"/>
                <w:vertAlign w:val="superscript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HIF</w:t>
            </w: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noBreakHyphen/>
              <w:t>1α</w:t>
            </w:r>
          </w:p>
        </w:tc>
        <w:tc>
          <w:tcPr>
            <w:tcW w:w="2982" w:type="dxa"/>
          </w:tcPr>
          <w:p w14:paraId="7A3A56C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156C&gt;G (L386V)</w:t>
            </w:r>
          </w:p>
        </w:tc>
        <w:tc>
          <w:tcPr>
            <w:tcW w:w="5793" w:type="dxa"/>
          </w:tcPr>
          <w:p w14:paraId="2B1FA400" w14:textId="411874E2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Schizophreni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xzdW5lcjwvQXV0aG9yPjxZZWFyPjIwMTM8L1llYXI+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xzdW5lcjwvQXV0aG9yPjxZZWFyPjIwMTM8L1llYXI+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2C3DB934" w14:textId="77777777" w:rsidTr="005F1980">
        <w:tc>
          <w:tcPr>
            <w:tcW w:w="1129" w:type="dxa"/>
          </w:tcPr>
          <w:p w14:paraId="69AC31C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DFE8A8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744C&gt;T (p.P582S)</w:t>
            </w:r>
          </w:p>
        </w:tc>
        <w:tc>
          <w:tcPr>
            <w:tcW w:w="5793" w:type="dxa"/>
          </w:tcPr>
          <w:p w14:paraId="7914C104" w14:textId="6C1D8D7C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Maximal oxygen consump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Prior&lt;/Author&gt;&lt;Year&gt;2003&lt;/Year&gt;&lt;RecNum&gt;587&lt;/RecNum&gt;&lt;DisplayText&gt;[2]&lt;/DisplayText&gt;&lt;record&gt;&lt;rec-number&gt;587&lt;/rec-number&gt;&lt;foreign-keys&gt;&lt;key app="EN" db-id="pps0t5a9e5rvf5exaac5wtrterxxvrdfzdv9" timestamp="1597315693"&gt;587&lt;/key&gt;&lt;/foreign-keys&gt;&lt;ref-type name="Journal Article"&gt;17&lt;/ref-type&gt;&lt;contributors&gt;&lt;authors&gt;&lt;author&gt;Prior, S. J.&lt;/author&gt;&lt;author&gt;Hagberg, J. M.&lt;/author&gt;&lt;author&gt;Phares, D. A.&lt;/author&gt;&lt;author&gt;Brown, M. D.&lt;/author&gt;&lt;author&gt;Fairfull, L.&lt;/author&gt;&lt;author&gt;Ferrell, R. E.&lt;/author&gt;&lt;author&gt;Roth, S. M.&lt;/author&gt;&lt;/authors&gt;&lt;/contributors&gt;&lt;auth-address&gt;Department of Kinesiology, University of Maryland, College Park, Maryland 20742, USA.&lt;/auth-address&gt;&lt;titles&gt;&lt;title&gt;Sequence variation in hypoxia-inducible factor 1alpha (HIF1A): association with maximal oxygen consumption&lt;/title&gt;&lt;secondary-title&gt;Physiol Genomics&lt;/secondary-title&gt;&lt;/titles&gt;&lt;periodical&gt;&lt;full-title&gt;Physiol Genomics&lt;/full-title&gt;&lt;/periodical&gt;&lt;pages&gt;20-6&lt;/pages&gt;&lt;volume&gt;15&lt;/volume&gt;&lt;number&gt;1&lt;/number&gt;&lt;keywords&gt;&lt;keyword&gt;African Continental Ancestry Group/genetics&lt;/keyword&gt;&lt;keyword&gt;Aging/metabolism&lt;/keyword&gt;&lt;keyword&gt;European Continental Ancestry Group/genetics&lt;/keyword&gt;&lt;keyword&gt;*Exercise&lt;/keyword&gt;&lt;keyword&gt;Female&lt;/keyword&gt;&lt;keyword&gt;Gene Frequency&lt;/keyword&gt;&lt;keyword&gt;Humans&lt;/keyword&gt;&lt;keyword&gt;Hypoxia-Inducible Factor 1, alpha Subunit&lt;/keyword&gt;&lt;keyword&gt;Male&lt;/keyword&gt;&lt;keyword&gt;Middle Aged&lt;/keyword&gt;&lt;keyword&gt;*Oxygen Consumption&lt;/keyword&gt;&lt;keyword&gt;*Polymorphism, Genetic&lt;/keyword&gt;&lt;keyword&gt;Transcription Factors/*genetics&lt;/keyword&gt;&lt;/keywords&gt;&lt;dates&gt;&lt;year&gt;2003&lt;/year&gt;&lt;pub-dates&gt;&lt;date&gt;Sep 29&lt;/date&gt;&lt;/pub-dates&gt;&lt;/dates&gt;&lt;isbn&gt;1531-2267 (Electronic)&amp;#xD;1094-8341 (Linking)&lt;/isbn&gt;&lt;accession-num&gt;12865501&lt;/accession-num&gt;&lt;urls&gt;&lt;related-urls&gt;&lt;url&gt;https://www.ncbi.nlm.nih.gov/pubmed/12865501&lt;/url&gt;&lt;/related-urls&gt;&lt;/urls&gt;&lt;electronic-resource-num&gt;10.1152/physiolgenomics.00061.2003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0DCF09A" w14:textId="77777777" w:rsidTr="005F1980">
        <w:tc>
          <w:tcPr>
            <w:tcW w:w="1129" w:type="dxa"/>
          </w:tcPr>
          <w:p w14:paraId="56F6D86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6D7EEEF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742(p.A588T)</w:t>
            </w:r>
          </w:p>
        </w:tc>
        <w:tc>
          <w:tcPr>
            <w:tcW w:w="5793" w:type="dxa"/>
          </w:tcPr>
          <w:p w14:paraId="34F61DAB" w14:textId="2968D124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nal cell carcin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Ollerenshaw&lt;/Author&gt;&lt;Year&gt;2004&lt;/Year&gt;&lt;RecNum&gt;547&lt;/RecNum&gt;&lt;DisplayText&gt;[3]&lt;/DisplayText&gt;&lt;record&gt;&lt;rec-number&gt;547&lt;/rec-number&gt;&lt;foreign-keys&gt;&lt;key app="EN" db-id="pps0t5a9e5rvf5exaac5wtrterxxvrdfzdv9" timestamp="1597315693"&gt;547&lt;/key&gt;&lt;/foreign-keys&gt;&lt;ref-type name="Journal Article"&gt;17&lt;/ref-type&gt;&lt;contributors&gt;&lt;authors&gt;&lt;author&gt;Ollerenshaw, M.&lt;/author&gt;&lt;author&gt;Page, T.&lt;/author&gt;&lt;author&gt;Hammonds, J.&lt;/author&gt;&lt;author&gt;Demaine, A.&lt;/author&gt;&lt;/authors&gt;&lt;/contributors&gt;&lt;auth-address&gt;Molecular Medicine Department, Peninsula Medical School, Universities of Exeter and Plymouth, Tamar Science Park, Plymouth, Devon PL6 8BX, England, UK.&lt;/auth-address&gt;&lt;titles&gt;&lt;title&gt;Polymorphisms in the hypoxia inducible factor-1alpha gene (HIF1A) are associated with the renal cell carcinoma phenotype&lt;/title&gt;&lt;secondary-title&gt;Cancer Genet Cytogenet&lt;/secondary-title&gt;&lt;/titles&gt;&lt;periodical&gt;&lt;full-title&gt;Cancer Genet Cytogenet&lt;/full-title&gt;&lt;/periodical&gt;&lt;pages&gt;122-6&lt;/pages&gt;&lt;volume&gt;153&lt;/volume&gt;&lt;number&gt;2&lt;/number&gt;&lt;keywords&gt;&lt;keyword&gt;Amino Acid Substitution&lt;/keyword&gt;&lt;keyword&gt;Carcinoma, Renal Cell/*genetics/pathology&lt;/keyword&gt;&lt;keyword&gt;Exons/genetics&lt;/keyword&gt;&lt;keyword&gt;Female&lt;/keyword&gt;&lt;keyword&gt;Humans&lt;/keyword&gt;&lt;keyword&gt;Hypoxia-Inducible Factor 1, alpha Subunit&lt;/keyword&gt;&lt;keyword&gt;Kidney Neoplasms/*genetics/pathology&lt;/keyword&gt;&lt;keyword&gt;Male&lt;/keyword&gt;&lt;keyword&gt;Middle Aged&lt;/keyword&gt;&lt;keyword&gt;Mutation, Missense/genetics&lt;/keyword&gt;&lt;keyword&gt;Neoplasm Staging&lt;/keyword&gt;&lt;keyword&gt;Polymorphism, Single Nucleotide/*genetics&lt;/keyword&gt;&lt;keyword&gt;Reference Values&lt;/keyword&gt;&lt;keyword&gt;Transcription Factors/*genetics&lt;/keyword&gt;&lt;/keywords&gt;&lt;dates&gt;&lt;year&gt;2004&lt;/year&gt;&lt;pub-dates&gt;&lt;date&gt;Sep&lt;/date&gt;&lt;/pub-dates&gt;&lt;/dates&gt;&lt;isbn&gt;0165-4608 (Print)&amp;#xD;0165-4608 (Linking)&lt;/isbn&gt;&lt;accession-num&gt;15350301&lt;/accession-num&gt;&lt;urls&gt;&lt;related-urls&gt;&lt;url&gt;https://www.ncbi.nlm.nih.gov/pubmed/15350301&lt;/url&gt;&lt;/related-urls&gt;&lt;/urls&gt;&lt;electronic-resource-num&gt;10.1016/j.cancergencyto.2004.01.014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32C69622" w14:textId="77777777" w:rsidTr="005F1980">
        <w:tc>
          <w:tcPr>
            <w:tcW w:w="1129" w:type="dxa"/>
          </w:tcPr>
          <w:p w14:paraId="170728B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HIF</w:t>
            </w: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noBreakHyphen/>
              <w:t>2α</w:t>
            </w:r>
          </w:p>
        </w:tc>
        <w:tc>
          <w:tcPr>
            <w:tcW w:w="2982" w:type="dxa"/>
          </w:tcPr>
          <w:p w14:paraId="08B226D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07A&gt;C (p.N203H)</w:t>
            </w:r>
          </w:p>
        </w:tc>
        <w:tc>
          <w:tcPr>
            <w:tcW w:w="5793" w:type="dxa"/>
          </w:tcPr>
          <w:p w14:paraId="3587B8BA" w14:textId="37DB7CEA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 heart disorde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YW48L0F1dGhvcj48WWVhcj4yMDE4PC9ZZWFyPjxSZWNO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YW48L0F1dGhvcj48WWVhcj4yMDE4PC9ZZWFyPjxSZWNO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542744BE" w14:textId="77777777" w:rsidTr="005F1980">
        <w:tc>
          <w:tcPr>
            <w:tcW w:w="1129" w:type="dxa"/>
          </w:tcPr>
          <w:p w14:paraId="077A52AC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/>
                <w:bCs/>
                <w:noProof w:val="0"/>
                <w:color w:val="FF000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AC24C6C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24G&gt;A (p.R275H)</w:t>
            </w:r>
          </w:p>
        </w:tc>
        <w:tc>
          <w:tcPr>
            <w:tcW w:w="5793" w:type="dxa"/>
          </w:tcPr>
          <w:p w14:paraId="0AFAD76E" w14:textId="01ECA5C3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Autism spectrum disorde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bjwvQXV0aG9yPjxZZWFyPjIwMTQ8L1llYXI+PFJlY051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bjwvQXV0aG9yPjxZZWFyPjIwMTQ8L1llYXI+PFJlY051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319B3F8F" w14:textId="77777777" w:rsidTr="005F1980">
        <w:tc>
          <w:tcPr>
            <w:tcW w:w="1129" w:type="dxa"/>
          </w:tcPr>
          <w:p w14:paraId="0185063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74B3F1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104G&gt;A (p.M368I)</w:t>
            </w:r>
          </w:p>
        </w:tc>
        <w:tc>
          <w:tcPr>
            <w:tcW w:w="5793" w:type="dxa"/>
          </w:tcPr>
          <w:p w14:paraId="4CC16061" w14:textId="01F288C4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heochromocyt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ZWxhbmRlcjwvQXV0aG9yPjxZZWFyPjIwMTQ8L1llYXI+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ZWxhbmRlcjwvQXV0aG9yPjxZZWFyPjIwMTQ8L1llYXI+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2D0B93AF" w14:textId="77777777" w:rsidTr="005F1980">
        <w:tc>
          <w:tcPr>
            <w:tcW w:w="1129" w:type="dxa"/>
          </w:tcPr>
          <w:p w14:paraId="2BE20E0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A408AB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121T&gt;A (p.F374Y)</w:t>
            </w:r>
          </w:p>
        </w:tc>
        <w:tc>
          <w:tcPr>
            <w:tcW w:w="5793" w:type="dxa"/>
          </w:tcPr>
          <w:p w14:paraId="39167176" w14:textId="15967078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heochromocytoma and polycythaemia with paraganglioma </w:t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b3JlbnpvPC9BdXRob3I+PFllYXI+MjAxMzwvWWVhcj48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b3JlbnpvPC9BdXRob3I+PFllYXI+MjAxMzwvWWVhcj48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,7]</w:t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62EA381" w14:textId="77777777" w:rsidTr="005F1980">
        <w:tc>
          <w:tcPr>
            <w:tcW w:w="1129" w:type="dxa"/>
          </w:tcPr>
          <w:p w14:paraId="302D75EB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B118DF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234T&gt;A (p.I412N)</w:t>
            </w:r>
          </w:p>
        </w:tc>
        <w:tc>
          <w:tcPr>
            <w:tcW w:w="5793" w:type="dxa"/>
          </w:tcPr>
          <w:p w14:paraId="4B7F1AA9" w14:textId="3F7BFFE9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heochromocyt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ZWxhbmRlcjwvQXV0aG9yPjxZZWFyPjIwMTQ8L1llYXI+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ZWxhbmRlcjwvQXV0aG9yPjxZZWFyPjIwMTQ8L1llYXI+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DC566B6" w14:textId="77777777" w:rsidTr="005F1980">
        <w:tc>
          <w:tcPr>
            <w:tcW w:w="1129" w:type="dxa"/>
          </w:tcPr>
          <w:p w14:paraId="26436B1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37072C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235T&gt;A (p.I412N)</w:t>
            </w:r>
          </w:p>
        </w:tc>
        <w:tc>
          <w:tcPr>
            <w:tcW w:w="5793" w:type="dxa"/>
          </w:tcPr>
          <w:p w14:paraId="0BEF1355" w14:textId="6950512A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heochromocyt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ZWxhbmRlcjwvQXV0aG9yPjxZZWFyPjIwMTQ8L1llYXI+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ZWxhbmRlcjwvQXV0aG9yPjxZZWFyPjIwMTQ8L1llYXI+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02891DAE" w14:textId="77777777" w:rsidTr="005F1980">
        <w:tc>
          <w:tcPr>
            <w:tcW w:w="1129" w:type="dxa"/>
          </w:tcPr>
          <w:p w14:paraId="4902553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98C1DFB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586T&gt;C (p.L529P)</w:t>
            </w:r>
          </w:p>
        </w:tc>
        <w:tc>
          <w:tcPr>
            <w:tcW w:w="5793" w:type="dxa"/>
          </w:tcPr>
          <w:p w14:paraId="0F6721D2" w14:textId="70F4F90C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araganglioma, polycythemia and somatostatin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ZYW5nPC9BdXRob3I+PFllYXI+MjAxMzwvWWVhcj48UmVj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ZYW5nPC9BdXRob3I+PFllYXI+MjAxMzwvWWVhcj48UmVj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AAB6866" w14:textId="77777777" w:rsidTr="005F1980">
        <w:tc>
          <w:tcPr>
            <w:tcW w:w="1129" w:type="dxa"/>
          </w:tcPr>
          <w:p w14:paraId="61444C0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4250AF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588G&gt;A (p.A530T)</w:t>
            </w:r>
          </w:p>
        </w:tc>
        <w:tc>
          <w:tcPr>
            <w:tcW w:w="5793" w:type="dxa"/>
          </w:tcPr>
          <w:p w14:paraId="6C21E06B" w14:textId="0128958B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and polycythaemia with paragangli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ZYW5nPC9BdXRob3I+PFllYXI+MjAxNTwvWWVhcj48UmVj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ZYW5nPC9BdXRob3I+PFllYXI+MjAxNTwvWWVhcj48UmVj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-1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C5CCA4B" w14:textId="77777777" w:rsidTr="005F1980">
        <w:tc>
          <w:tcPr>
            <w:tcW w:w="1129" w:type="dxa"/>
          </w:tcPr>
          <w:p w14:paraId="4CD0F0E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6B61A8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589C&gt;A (p.A530E)</w:t>
            </w:r>
          </w:p>
        </w:tc>
        <w:tc>
          <w:tcPr>
            <w:tcW w:w="5793" w:type="dxa"/>
          </w:tcPr>
          <w:p w14:paraId="132422EE" w14:textId="2DF195E0" w:rsidR="0021579F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heochromocytoma </w:t>
            </w:r>
            <w:r w:rsidR="0021579F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ZWxhbmRlcjwvQXV0aG9yPjxZZWFyPjIwMTQ8L1llYXI+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ZWxhbmRlcjwvQXV0aG9yPjxZZWFyPjIwMTQ8L1llYXI+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21579F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21579F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]</w:t>
            </w:r>
            <w:r w:rsidR="0021579F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223C90EF" w14:textId="77777777" w:rsidTr="005F1980">
        <w:tc>
          <w:tcPr>
            <w:tcW w:w="1129" w:type="dxa"/>
          </w:tcPr>
          <w:p w14:paraId="3EC9842D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3E07F9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589C&gt;T (p.A530V)</w:t>
            </w:r>
          </w:p>
        </w:tc>
        <w:tc>
          <w:tcPr>
            <w:tcW w:w="5793" w:type="dxa"/>
          </w:tcPr>
          <w:p w14:paraId="668BF4D6" w14:textId="7617ED92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olycythaemia with paragangli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b21pbm8tTWVuZGV6PC9BdXRob3I+PFllYXI+MjAxMzwv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b21pbm8tTWVuZGV6PC9BdXRob3I+PFllYXI+MjAxMzwv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1DF99EFD" w14:textId="77777777" w:rsidTr="005F1980">
        <w:tc>
          <w:tcPr>
            <w:tcW w:w="1129" w:type="dxa"/>
          </w:tcPr>
          <w:p w14:paraId="0890D67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780BBE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591C&gt;T (p.P531S)</w:t>
            </w:r>
          </w:p>
        </w:tc>
        <w:tc>
          <w:tcPr>
            <w:tcW w:w="5793" w:type="dxa"/>
          </w:tcPr>
          <w:p w14:paraId="60B51529" w14:textId="3405EAE8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heochromocytoma and polycythaemia with paragangli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b21pbm8tTWVuZGV6PC9BdXRob3I+PFllYXI+MjAxMzwv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b21pbm8tTWVuZGV6PC9BdXRob3I+PFllYXI+MjAxMzwv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,1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3B9BF17E" w14:textId="77777777" w:rsidTr="005F1980">
        <w:tc>
          <w:tcPr>
            <w:tcW w:w="1129" w:type="dxa"/>
          </w:tcPr>
          <w:p w14:paraId="0C55024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444A09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591C&gt;A (p.P531T)</w:t>
            </w:r>
          </w:p>
        </w:tc>
        <w:tc>
          <w:tcPr>
            <w:tcW w:w="5793" w:type="dxa"/>
          </w:tcPr>
          <w:p w14:paraId="47D1183F" w14:textId="1B8F19D1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heochromocytoma and paragangli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Ub2xlZG88L0F1dGhvcj48WWVhcj4yMDEzPC9ZZWFyPjxS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Ub2xlZG88L0F1dGhvcj48WWVhcj4yMDEzPC9ZZWFyPjxS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3F89DFAE" w14:textId="77777777" w:rsidTr="005F1980">
        <w:tc>
          <w:tcPr>
            <w:tcW w:w="1129" w:type="dxa"/>
          </w:tcPr>
          <w:p w14:paraId="688C48FC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8D8E00F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592C&gt;T (p.P531L)</w:t>
            </w:r>
          </w:p>
        </w:tc>
        <w:tc>
          <w:tcPr>
            <w:tcW w:w="5793" w:type="dxa"/>
          </w:tcPr>
          <w:p w14:paraId="63188A98" w14:textId="41950750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heochromocytoma and polycythaemia with paragangli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b21pbm8tTWVuZGV6PC9BdXRob3I+PFllYXI+MjAxMzwv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b21pbm8tTWVuZGV6PC9BdXRob3I+PFllYXI+MjAxMzwv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,10,1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22A8F5E7" w14:textId="77777777" w:rsidTr="005F1980">
        <w:tc>
          <w:tcPr>
            <w:tcW w:w="1129" w:type="dxa"/>
          </w:tcPr>
          <w:p w14:paraId="2756F6B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E43C8E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</w:t>
            </w:r>
            <w:r w:rsidRPr="0056135C">
              <w:rPr>
                <w:rFonts w:ascii="Palatino" w:hAnsi="Palatino"/>
                <w:sz w:val="20"/>
              </w:rPr>
              <w:t>1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595A&gt;G (p.Y532C)</w:t>
            </w:r>
          </w:p>
        </w:tc>
        <w:tc>
          <w:tcPr>
            <w:tcW w:w="5793" w:type="dxa"/>
          </w:tcPr>
          <w:p w14:paraId="197E705A" w14:textId="497A7C2C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araganglioma, polycythemia and somatostatin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ZYW5nPC9BdXRob3I+PFllYXI+MjAxMzwvWWVhcj48UmVj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ZYW5nPC9BdXRob3I+PFllYXI+MjAxMzwvWWVhcj48UmVj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,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1C18FFA2" w14:textId="77777777" w:rsidTr="005F1980">
        <w:tc>
          <w:tcPr>
            <w:tcW w:w="1129" w:type="dxa"/>
          </w:tcPr>
          <w:p w14:paraId="46EE642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284FFB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597A&gt;G (p.I533V)</w:t>
            </w:r>
          </w:p>
        </w:tc>
        <w:tc>
          <w:tcPr>
            <w:tcW w:w="5793" w:type="dxa"/>
          </w:tcPr>
          <w:p w14:paraId="0352D744" w14:textId="2E168C33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ZXJyb3R0YTwvQXV0aG9yPjxZZWFyPjIwMTM8L1llYXI+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ZXJyb3R0YTwvQXV0aG9yPjxZZWFyPjIwMTM8L1llYXI+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3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525E2DE6" w14:textId="77777777" w:rsidTr="005F1980">
        <w:tc>
          <w:tcPr>
            <w:tcW w:w="1129" w:type="dxa"/>
          </w:tcPr>
          <w:p w14:paraId="0613989D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8D2705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01C&gt;T (p.P534L)</w:t>
            </w:r>
          </w:p>
        </w:tc>
        <w:tc>
          <w:tcPr>
            <w:tcW w:w="5793" w:type="dxa"/>
          </w:tcPr>
          <w:p w14:paraId="7C2C8102" w14:textId="13CD4F8C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dXJsb3c8L0F1dGhvcj48WWVhcj4yMDA5PC9ZZWFyPjxS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dXJsb3c8L0F1dGhvcj48WWVhcj4yMDA5PC9ZZWFyPjxS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261FF990" w14:textId="77777777" w:rsidTr="005F1980">
        <w:tc>
          <w:tcPr>
            <w:tcW w:w="1129" w:type="dxa"/>
          </w:tcPr>
          <w:p w14:paraId="0213BA4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9DE1AF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04T&gt;C (p.M535T)</w:t>
            </w:r>
          </w:p>
        </w:tc>
        <w:tc>
          <w:tcPr>
            <w:tcW w:w="5793" w:type="dxa"/>
          </w:tcPr>
          <w:p w14:paraId="68BC97FF" w14:textId="572740F5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ZXJjeTwvQXV0aG9yPjxZZWFyPjIwMTI8L1llYXI+PFJl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ZXJjeTwvQXV0aG9yPjxZZWFyPjIwMTI8L1llYXI+PFJl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127FCCAC" w14:textId="77777777" w:rsidTr="005F1980">
        <w:tc>
          <w:tcPr>
            <w:tcW w:w="1129" w:type="dxa"/>
          </w:tcPr>
          <w:p w14:paraId="33B5E0A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379451B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05G&gt;A (p.M535I)</w:t>
            </w:r>
          </w:p>
        </w:tc>
        <w:tc>
          <w:tcPr>
            <w:tcW w:w="5793" w:type="dxa"/>
          </w:tcPr>
          <w:p w14:paraId="3E5D0B1A" w14:textId="60719C2C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Martini&lt;/Author&gt;&lt;Year&gt;2008&lt;/Year&gt;&lt;RecNum&gt;482&lt;/RecNum&gt;&lt;DisplayText&gt;[16]&lt;/DisplayText&gt;&lt;record&gt;&lt;rec-number&gt;482&lt;/rec-number&gt;&lt;foreign-keys&gt;&lt;key app="EN" db-id="pps0t5a9e5rvf5exaac5wtrterxxvrdfzdv9" timestamp="1597315693"&gt;482&lt;/key&gt;&lt;/foreign-keys&gt;&lt;ref-type name="Journal Article"&gt;17&lt;/ref-type&gt;&lt;contributors&gt;&lt;authors&gt;&lt;author&gt;Martini, M.&lt;/author&gt;&lt;author&gt;Teofili, L.&lt;/author&gt;&lt;author&gt;Cenci, T.&lt;/author&gt;&lt;author&gt;Giona, F.&lt;/author&gt;&lt;author&gt;Torti, L.&lt;/author&gt;&lt;author&gt;Rea, M.&lt;/author&gt;&lt;author&gt;Foa, R.&lt;/author&gt;&lt;author&gt;Leone, G.&lt;/author&gt;&lt;author&gt;Larocca, L. M.&lt;/author&gt;&lt;/authors&gt;&lt;/contributors&gt;&lt;auth-address&gt;Department of Pathology, Catholic University, Rome, Italy.&lt;/auth-address&gt;&lt;titles&gt;&lt;title&gt;A novel heterozygous HIF2AM535I mutation reinforces the role of oxygen sensing pathway disturbances in the pathogenesis of familial erythrocytosis&lt;/title&gt;&lt;secondary-title&gt;Haematologica&lt;/secondary-title&gt;&lt;/titles&gt;&lt;periodical&gt;&lt;full-title&gt;Haematologica&lt;/full-title&gt;&lt;/periodical&gt;&lt;pages&gt;1068-71&lt;/pages&gt;&lt;volume&gt;93&lt;/volume&gt;&lt;number&gt;7&lt;/number&gt;&lt;keywords&gt;&lt;keyword&gt;Adolescent&lt;/keyword&gt;&lt;keyword&gt;Adrenomedullin/metabolism&lt;/keyword&gt;&lt;keyword&gt;Adult&lt;/keyword&gt;&lt;keyword&gt;Basic Helix-Loop-Helix Transcription Factors/*genetics/metabolism&lt;/keyword&gt;&lt;keyword&gt;Female&lt;/keyword&gt;&lt;keyword&gt;*Gene Expression Regulation&lt;/keyword&gt;&lt;keyword&gt;*Heterozygote&lt;/keyword&gt;&lt;keyword&gt;Humans&lt;/keyword&gt;&lt;keyword&gt;Hypoxia&lt;/keyword&gt;&lt;keyword&gt;Male&lt;/keyword&gt;&lt;keyword&gt;*Mutation&lt;/keyword&gt;&lt;keyword&gt;Oxygen/*metabolism&lt;/keyword&gt;&lt;keyword&gt;Polycythemia/diagnosis/*genetics/*therapy&lt;/keyword&gt;&lt;keyword&gt;Receptors, Transferrin/metabolism&lt;/keyword&gt;&lt;keyword&gt;Vascular Endothelial Growth Factor A/metabolism&lt;/keyword&gt;&lt;/keywords&gt;&lt;dates&gt;&lt;year&gt;2008&lt;/year&gt;&lt;pub-dates&gt;&lt;date&gt;Jul&lt;/date&gt;&lt;/pub-dates&gt;&lt;/dates&gt;&lt;isbn&gt;1592-8721 (Electronic)&amp;#xD;0390-6078 (Linking)&lt;/isbn&gt;&lt;accession-num&gt;18508787&lt;/accession-num&gt;&lt;urls&gt;&lt;related-urls&gt;&lt;url&gt;https://www.ncbi.nlm.nih.gov/pubmed/18508787&lt;/url&gt;&lt;/related-urls&gt;&lt;/urls&gt;&lt;electronic-resource-num&gt;10.3324/haematol.13210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5E6F8E24" w14:textId="77777777" w:rsidTr="005F1980">
        <w:tc>
          <w:tcPr>
            <w:tcW w:w="1129" w:type="dxa"/>
          </w:tcPr>
          <w:p w14:paraId="4BDBAF5C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5E3443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03A&gt;G (p.M535V)</w:t>
            </w:r>
          </w:p>
        </w:tc>
        <w:tc>
          <w:tcPr>
            <w:tcW w:w="5793" w:type="dxa"/>
          </w:tcPr>
          <w:p w14:paraId="3ABC21F5" w14:textId="06138CED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Percy&lt;/Author&gt;&lt;Year&gt;2008&lt;/Year&gt;&lt;RecNum&gt;567&lt;/RecNum&gt;&lt;DisplayText&gt;[17]&lt;/DisplayText&gt;&lt;record&gt;&lt;rec-number&gt;567&lt;/rec-number&gt;&lt;foreign-keys&gt;&lt;key app="EN" db-id="pps0t5a9e5rvf5exaac5wtrterxxvrdfzdv9" timestamp="1597315693"&gt;567&lt;/key&gt;&lt;/foreign-keys&gt;&lt;ref-type name="Journal Article"&gt;17&lt;/ref-type&gt;&lt;contributors&gt;&lt;authors&gt;&lt;author&gt;Percy, M. J.&lt;/author&gt;&lt;author&gt;Beer, P. A.&lt;/author&gt;&lt;author&gt;Campbell, G.&lt;/author&gt;&lt;author&gt;Dekker, A. W.&lt;/author&gt;&lt;author&gt;Green, A. R.&lt;/author&gt;&lt;author&gt;Oscier, D.&lt;/author&gt;&lt;author&gt;Rainey, M. G.&lt;/author&gt;&lt;author&gt;van Wijk, R.&lt;/author&gt;&lt;author&gt;Wood, M.&lt;/author&gt;&lt;author&gt;Lappin, T. R.&lt;/author&gt;&lt;author&gt;McMullin, M. F.&lt;/author&gt;&lt;author&gt;Lee, F. S.&lt;/author&gt;&lt;/authors&gt;&lt;/contributors&gt;&lt;auth-address&gt;Department of Haematology, Belfast City Hospital, Belfast, United Kingdom. melanie.percy@belfasttrust.hscni.net&lt;/auth-address&gt;&lt;titles&gt;&lt;title&gt;Novel exon 12 mutations in the HIF2A gene associated with erythrocytosis&lt;/title&gt;&lt;secondary-title&gt;Blood&lt;/secondary-title&gt;&lt;/titles&gt;&lt;periodical&gt;&lt;full-title&gt;Blood&lt;/full-title&gt;&lt;/periodical&gt;&lt;pages&gt;5400-2&lt;/pages&gt;&lt;volume&gt;111&lt;/volume&gt;&lt;number&gt;11&lt;/number&gt;&lt;keywords&gt;&lt;keyword&gt;Adolescent&lt;/keyword&gt;&lt;keyword&gt;Adult&lt;/keyword&gt;&lt;keyword&gt;Base Sequence&lt;/keyword&gt;&lt;keyword&gt;Basic Helix-Loop-Helix Transcription Factors/*genetics&lt;/keyword&gt;&lt;keyword&gt;DNA Mutational Analysis&lt;/keyword&gt;&lt;keyword&gt;Erythropoietin/blood&lt;/keyword&gt;&lt;keyword&gt;Female&lt;/keyword&gt;&lt;keyword&gt;Humans&lt;/keyword&gt;&lt;keyword&gt;Male&lt;/keyword&gt;&lt;keyword&gt;Molecular Sequence Data&lt;/keyword&gt;&lt;keyword&gt;Mutation&lt;/keyword&gt;&lt;keyword&gt;Polycythemia/*genetics&lt;/keyword&gt;&lt;keyword&gt;Polymerase Chain Reaction&lt;/keyword&gt;&lt;/keywords&gt;&lt;dates&gt;&lt;year&gt;2008&lt;/year&gt;&lt;pub-dates&gt;&lt;date&gt;Jun 1&lt;/date&gt;&lt;/pub-dates&gt;&lt;/dates&gt;&lt;isbn&gt;1528-0020 (Electronic)&amp;#xD;0006-4971 (Linking)&lt;/isbn&gt;&lt;accession-num&gt;18378852&lt;/accession-num&gt;&lt;urls&gt;&lt;related-urls&gt;&lt;url&gt;https://www.ncbi.nlm.nih.gov/pubmed/18378852&lt;/url&gt;&lt;/related-urls&gt;&lt;/urls&gt;&lt;custom2&gt;PMC2396730&lt;/custom2&gt;&lt;electronic-resource-num&gt;10.1182/blood-2008-02-137703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1CFF4164" w14:textId="77777777" w:rsidTr="005F1980">
        <w:tc>
          <w:tcPr>
            <w:tcW w:w="1129" w:type="dxa"/>
          </w:tcPr>
          <w:p w14:paraId="78ACE89F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C650B0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09G&gt;A (p.G537R)</w:t>
            </w:r>
          </w:p>
        </w:tc>
        <w:tc>
          <w:tcPr>
            <w:tcW w:w="5793" w:type="dxa"/>
          </w:tcPr>
          <w:p w14:paraId="6B6501B4" w14:textId="0EC0F481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Percy&lt;/Author&gt;&lt;Year&gt;2008&lt;/Year&gt;&lt;RecNum&gt;569&lt;/RecNum&gt;&lt;DisplayText&gt;[18]&lt;/DisplayText&gt;&lt;record&gt;&lt;rec-number&gt;569&lt;/rec-number&gt;&lt;foreign-keys&gt;&lt;key app="EN" db-id="pps0t5a9e5rvf5exaac5wtrterxxvrdfzdv9" timestamp="1597315693"&gt;569&lt;/key&gt;&lt;/foreign-keys&gt;&lt;ref-type name="Journal Article"&gt;17&lt;/ref-type&gt;&lt;contributors&gt;&lt;authors&gt;&lt;author&gt;Percy, M. J.&lt;/author&gt;&lt;author&gt;Furlow, P. W.&lt;/author&gt;&lt;author&gt;Lucas, G. S.&lt;/author&gt;&lt;author&gt;Li, X.&lt;/author&gt;&lt;author&gt;Lappin, T. R.&lt;/author&gt;&lt;author&gt;McMullin, M. F.&lt;/author&gt;&lt;author&gt;Lee, F. S.&lt;/author&gt;&lt;/authors&gt;&lt;/contributors&gt;&lt;auth-address&gt;Belfast City Hospital, Northern Ireland, United Kingdom. melanie.percy@belfasttrust.hscni.net&lt;/auth-address&gt;&lt;titles&gt;&lt;title&gt;A gain-of-function mutation in the HIF2A gene in familial erythrocytosis&lt;/title&gt;&lt;secondary-title&gt;N Engl J Med&lt;/secondary-title&gt;&lt;/titles&gt;&lt;periodical&gt;&lt;full-title&gt;N Engl J Med&lt;/full-title&gt;&lt;/periodical&gt;&lt;pages&gt;162-8&lt;/pages&gt;&lt;volume&gt;358&lt;/volume&gt;&lt;number&gt;2&lt;/number&gt;&lt;keywords&gt;&lt;keyword&gt;Adult&lt;/keyword&gt;&lt;keyword&gt;Basic Helix-Loop-Helix Transcription Factors/*genetics/metabolism&lt;/keyword&gt;&lt;keyword&gt;DNA Mutational Analysis&lt;/keyword&gt;&lt;keyword&gt;Erythropoiesis/*genetics&lt;/keyword&gt;&lt;keyword&gt;Erythropoietin/*biosynthesis&lt;/keyword&gt;&lt;keyword&gt;Female&lt;/keyword&gt;&lt;keyword&gt;Genotype&lt;/keyword&gt;&lt;keyword&gt;Hematocrit&lt;/keyword&gt;&lt;keyword&gt;Hemoglobins/analysis&lt;/keyword&gt;&lt;keyword&gt;Humans&lt;/keyword&gt;&lt;keyword&gt;Male&lt;/keyword&gt;&lt;keyword&gt;Pedigree&lt;/keyword&gt;&lt;keyword&gt;*Point Mutation&lt;/keyword&gt;&lt;keyword&gt;Polycythemia/*genetics/metabolism&lt;/keyword&gt;&lt;keyword&gt;Polymerase Chain Reaction&lt;/keyword&gt;&lt;/keywords&gt;&lt;dates&gt;&lt;year&gt;2008&lt;/year&gt;&lt;pub-dates&gt;&lt;date&gt;Jan 10&lt;/date&gt;&lt;/pub-dates&gt;&lt;/dates&gt;&lt;isbn&gt;1533-4406 (Electronic)&amp;#xD;0028-4793 (Linking)&lt;/isbn&gt;&lt;accession-num&gt;18184961&lt;/accession-num&gt;&lt;urls&gt;&lt;related-urls&gt;&lt;url&gt;https://www.ncbi.nlm.nih.gov/pubmed/18184961&lt;/url&gt;&lt;/related-urls&gt;&lt;/urls&gt;&lt;custom2&gt;PMC2295209&lt;/custom2&gt;&lt;electronic-resource-num&gt;10.1056/NEJMoa073123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, pulmonary arterial hypertens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Gale&lt;/Author&gt;&lt;Year&gt;2008&lt;/Year&gt;&lt;RecNum&gt;237&lt;/RecNum&gt;&lt;DisplayText&gt;[19]&lt;/DisplayText&gt;&lt;record&gt;&lt;rec-number&gt;237&lt;/rec-number&gt;&lt;foreign-keys&gt;&lt;key app="EN" db-id="pps0t5a9e5rvf5exaac5wtrterxxvrdfzdv9" timestamp="1597315692"&gt;237&lt;/key&gt;&lt;/foreign-keys&gt;&lt;ref-type name="Journal Article"&gt;17&lt;/ref-type&gt;&lt;contributors&gt;&lt;authors&gt;&lt;author&gt;Gale, D. P.&lt;/author&gt;&lt;author&gt;Harten, S. K.&lt;/author&gt;&lt;author&gt;Reid, C. D.&lt;/author&gt;&lt;author&gt;Tuddenham, E. G.&lt;/author&gt;&lt;author&gt;Maxwell, P. H.&lt;/author&gt;&lt;/authors&gt;&lt;/contributors&gt;&lt;titles&gt;&lt;title&gt;Autosomal dominant erythrocytosis and pulmonary arterial hypertension associated with an activating HIF2 alpha mutation&lt;/title&gt;&lt;secondary-title&gt;Blood&lt;/secondary-title&gt;&lt;/titles&gt;&lt;periodical&gt;&lt;full-title&gt;Blood&lt;/full-title&gt;&lt;/periodical&gt;&lt;pages&gt;919-21&lt;/pages&gt;&lt;volume&gt;112&lt;/volume&gt;&lt;number&gt;3&lt;/number&gt;&lt;keywords&gt;&lt;keyword&gt;Adolescent&lt;/keyword&gt;&lt;keyword&gt;Adult&lt;/keyword&gt;&lt;keyword&gt;Aged&lt;/keyword&gt;&lt;keyword&gt;Basic Helix-Loop-Helix Transcription Factors/*genetics&lt;/keyword&gt;&lt;keyword&gt;Humans&lt;/keyword&gt;&lt;keyword&gt;Hypertension, Pulmonary/*genetics&lt;/keyword&gt;&lt;keyword&gt;Middle Aged&lt;/keyword&gt;&lt;keyword&gt;Mutation&lt;/keyword&gt;&lt;keyword&gt;Polycythemia/*genetics&lt;/keyword&gt;&lt;/keywords&gt;&lt;dates&gt;&lt;year&gt;2008&lt;/year&gt;&lt;pub-dates&gt;&lt;date&gt;Aug 1&lt;/date&gt;&lt;/pub-dates&gt;&lt;/dates&gt;&lt;isbn&gt;1528-0020 (Electronic)&amp;#xD;0006-4971 (Linking)&lt;/isbn&gt;&lt;accession-num&gt;18650473&lt;/accession-num&gt;&lt;urls&gt;&lt;related-urls&gt;&lt;url&gt;https://www.ncbi.nlm.nih.gov/pubmed/18650473&lt;/url&gt;&lt;/related-urls&gt;&lt;/urls&gt;&lt;electronic-resource-num&gt;10.1182/blood-2008-04-153718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9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13D3135E" w14:textId="77777777" w:rsidTr="005F1980">
        <w:tc>
          <w:tcPr>
            <w:tcW w:w="1129" w:type="dxa"/>
          </w:tcPr>
          <w:p w14:paraId="077C5B7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8CEB32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09G&gt;T (p.G537W)</w:t>
            </w:r>
          </w:p>
        </w:tc>
        <w:tc>
          <w:tcPr>
            <w:tcW w:w="5793" w:type="dxa"/>
          </w:tcPr>
          <w:p w14:paraId="3CBC0330" w14:textId="7160BF25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Percy&lt;/Author&gt;&lt;Year&gt;2008&lt;/Year&gt;&lt;RecNum&gt;569&lt;/RecNum&gt;&lt;DisplayText&gt;[18]&lt;/DisplayText&gt;&lt;record&gt;&lt;rec-number&gt;569&lt;/rec-number&gt;&lt;foreign-keys&gt;&lt;key app="EN" db-id="pps0t5a9e5rvf5exaac5wtrterxxvrdfzdv9" timestamp="1597315693"&gt;569&lt;/key&gt;&lt;/foreign-keys&gt;&lt;ref-type name="Journal Article"&gt;17&lt;/ref-type&gt;&lt;contributors&gt;&lt;authors&gt;&lt;author&gt;Percy, M. J.&lt;/author&gt;&lt;author&gt;Furlow, P. W.&lt;/author&gt;&lt;author&gt;Lucas, G. S.&lt;/author&gt;&lt;author&gt;Li, X.&lt;/author&gt;&lt;author&gt;Lappin, T. R.&lt;/author&gt;&lt;author&gt;McMullin, M. F.&lt;/author&gt;&lt;author&gt;Lee, F. S.&lt;/author&gt;&lt;/authors&gt;&lt;/contributors&gt;&lt;auth-address&gt;Belfast City Hospital, Northern Ireland, United Kingdom. melanie.percy@belfasttrust.hscni.net&lt;/auth-address&gt;&lt;titles&gt;&lt;title&gt;A gain-of-function mutation in the HIF2A gene in familial erythrocytosis&lt;/title&gt;&lt;secondary-title&gt;N Engl J Med&lt;/secondary-title&gt;&lt;/titles&gt;&lt;periodical&gt;&lt;full-title&gt;N Engl J Med&lt;/full-title&gt;&lt;/periodical&gt;&lt;pages&gt;162-8&lt;/pages&gt;&lt;volume&gt;358&lt;/volume&gt;&lt;number&gt;2&lt;/number&gt;&lt;keywords&gt;&lt;keyword&gt;Adult&lt;/keyword&gt;&lt;keyword&gt;Basic Helix-Loop-Helix Transcription Factors/*genetics/metabolism&lt;/keyword&gt;&lt;keyword&gt;DNA Mutational Analysis&lt;/keyword&gt;&lt;keyword&gt;Erythropoiesis/*genetics&lt;/keyword&gt;&lt;keyword&gt;Erythropoietin/*biosynthesis&lt;/keyword&gt;&lt;keyword&gt;Female&lt;/keyword&gt;&lt;keyword&gt;Genotype&lt;/keyword&gt;&lt;keyword&gt;Hematocrit&lt;/keyword&gt;&lt;keyword&gt;Hemoglobins/analysis&lt;/keyword&gt;&lt;keyword&gt;Humans&lt;/keyword&gt;&lt;keyword&gt;Male&lt;/keyword&gt;&lt;keyword&gt;Pedigree&lt;/keyword&gt;&lt;keyword&gt;*Point Mutation&lt;/keyword&gt;&lt;keyword&gt;Polycythemia/*genetics/metabolism&lt;/keyword&gt;&lt;keyword&gt;Polymerase Chain Reaction&lt;/keyword&gt;&lt;/keywords&gt;&lt;dates&gt;&lt;year&gt;2008&lt;/year&gt;&lt;pub-dates&gt;&lt;date&gt;Jan 10&lt;/date&gt;&lt;/pub-dates&gt;&lt;/dates&gt;&lt;isbn&gt;1533-4406 (Electronic)&amp;#xD;0028-4793 (Linking)&lt;/isbn&gt;&lt;accession-num&gt;18184961&lt;/accession-num&gt;&lt;urls&gt;&lt;related-urls&gt;&lt;url&gt;https://www.ncbi.nlm.nih.gov/pubmed/18184961&lt;/url&gt;&lt;/related-urls&gt;&lt;/urls&gt;&lt;custom2&gt;PMC2295209&lt;/custom2&gt;&lt;electronic-resource-num&gt;10.1056/NEJMoa073123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2FD6713C" w14:textId="77777777" w:rsidTr="005F1980">
        <w:tc>
          <w:tcPr>
            <w:tcW w:w="1129" w:type="dxa"/>
          </w:tcPr>
          <w:p w14:paraId="239AC93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425916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15G&gt;T (p.D539Y)</w:t>
            </w:r>
          </w:p>
        </w:tc>
        <w:tc>
          <w:tcPr>
            <w:tcW w:w="5793" w:type="dxa"/>
          </w:tcPr>
          <w:p w14:paraId="304706A3" w14:textId="13E35E22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olycythaemia with paragangli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b21pbm8tTWVuZGV6PC9BdXRob3I+PFllYXI+MjAxMzwv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b21pbm8tTWVuZGV6PC9BdXRob3I+PFllYXI+MjAxMzwv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1E379950" w14:textId="77777777" w:rsidTr="005F1980">
        <w:tc>
          <w:tcPr>
            <w:tcW w:w="1129" w:type="dxa"/>
          </w:tcPr>
          <w:p w14:paraId="50C2D25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D0CB27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17C&gt;G (p.D539E)</w:t>
            </w:r>
          </w:p>
        </w:tc>
        <w:tc>
          <w:tcPr>
            <w:tcW w:w="5793" w:type="dxa"/>
          </w:tcPr>
          <w:p w14:paraId="4B267A88" w14:textId="149EC2E2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van Wijk&lt;/Author&gt;&lt;Year&gt;2010&lt;/Year&gt;&lt;RecNum&gt;743&lt;/RecNum&gt;&lt;DisplayText&gt;[20]&lt;/DisplayText&gt;&lt;record&gt;&lt;rec-number&gt;743&lt;/rec-number&gt;&lt;foreign-keys&gt;&lt;key app="EN" db-id="pps0t5a9e5rvf5exaac5wtrterxxvrdfzdv9" timestamp="1597315693"&gt;743&lt;/key&gt;&lt;/foreign-keys&gt;&lt;ref-type name="Journal Article"&gt;17&lt;/ref-type&gt;&lt;contributors&gt;&lt;authors&gt;&lt;author&gt;van Wijk, R.&lt;/author&gt;&lt;author&gt;Sutherland, S.&lt;/author&gt;&lt;author&gt;Van Wesel, A. C.&lt;/author&gt;&lt;author&gt;Huizinga, E. G.&lt;/author&gt;&lt;author&gt;Percy, M. J.&lt;/author&gt;&lt;author&gt;Bierings, M.&lt;/author&gt;&lt;author&gt;Lee, F. S.&lt;/author&gt;&lt;/authors&gt;&lt;/contributors&gt;&lt;auth-address&gt;Laboratory for Red Blood Cell Research, Department of Clinical Chemistry and Haematology, University Medical Center Utrecht, Utrecht, the Netherlands.&lt;/auth-address&gt;&lt;titles&gt;&lt;title&gt;Erythrocytosis associated with a novel missense mutation in the HIF2A gene&lt;/title&gt;&lt;secondary-title&gt;Haematologica&lt;/secondary-title&gt;&lt;/titles&gt;&lt;periodical&gt;&lt;full-title&gt;Haematologica&lt;/full-title&gt;&lt;/periodical&gt;&lt;pages&gt;829-32&lt;/pages&gt;&lt;volume&gt;95&lt;/volume&gt;&lt;number&gt;5&lt;/number&gt;&lt;keywords&gt;&lt;keyword&gt;Adolescent&lt;/keyword&gt;&lt;keyword&gt;Basic Helix-Loop-Helix Transcription Factors/chemistry/*genetics&lt;/keyword&gt;&lt;keyword&gt;Female&lt;/keyword&gt;&lt;keyword&gt;Humans&lt;/keyword&gt;&lt;keyword&gt;Mutation, Missense/*genetics&lt;/keyword&gt;&lt;keyword&gt;Polycythemia/*diagnosis/*genetics&lt;/keyword&gt;&lt;/keywords&gt;&lt;dates&gt;&lt;year&gt;2010&lt;/year&gt;&lt;pub-dates&gt;&lt;date&gt;May&lt;/date&gt;&lt;/pub-dates&gt;&lt;/dates&gt;&lt;isbn&gt;1592-8721 (Electronic)&amp;#xD;0390-6078 (Linking)&lt;/isbn&gt;&lt;accession-num&gt;20007141&lt;/accession-num&gt;&lt;urls&gt;&lt;related-urls&gt;&lt;url&gt;https://www.ncbi.nlm.nih.gov/pubmed/20007141&lt;/url&gt;&lt;/related-urls&gt;&lt;/urls&gt;&lt;custom2&gt;PMC2864390&lt;/custom2&gt;&lt;electronic-resource-num&gt;10.3324/haematol.2009.017582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000A6A8B" w14:textId="77777777" w:rsidTr="005F1980">
        <w:tc>
          <w:tcPr>
            <w:tcW w:w="1129" w:type="dxa"/>
          </w:tcPr>
          <w:p w14:paraId="560146BC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A038EBD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20C&gt;G (p.F540L)</w:t>
            </w:r>
          </w:p>
        </w:tc>
        <w:tc>
          <w:tcPr>
            <w:tcW w:w="5793" w:type="dxa"/>
          </w:tcPr>
          <w:p w14:paraId="4587A67A" w14:textId="5AE623A0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ZXJjeTwvQXV0aG9yPjxZZWFyPjIwMTI8L1llYXI+PFJl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ZXJjeTwvQXV0aG9yPjxZZWFyPjIwMTI8L1llYXI+PFJl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5E866EF5" w14:textId="77777777" w:rsidTr="005F1980">
        <w:tc>
          <w:tcPr>
            <w:tcW w:w="1129" w:type="dxa"/>
          </w:tcPr>
          <w:p w14:paraId="2AA6104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FCADC4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25T&gt;C (p.L542P)</w:t>
            </w:r>
          </w:p>
        </w:tc>
        <w:tc>
          <w:tcPr>
            <w:tcW w:w="5793" w:type="dxa"/>
          </w:tcPr>
          <w:p w14:paraId="647102D4" w14:textId="2D0E0C1C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olycythaemia with paragangli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dWZmZXQ8L0F1dGhvcj48WWVhcj4yMDE0PC9ZZWFyPjxS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dWZmZXQ8L0F1dGhvcj48WWVhcj4yMDE0PC9ZZWFyPjxS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0DFB2459" w14:textId="77777777" w:rsidTr="005F1980">
        <w:tc>
          <w:tcPr>
            <w:tcW w:w="1129" w:type="dxa"/>
          </w:tcPr>
          <w:p w14:paraId="665B951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273059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170G&gt;T (p.G724W)</w:t>
            </w:r>
          </w:p>
        </w:tc>
        <w:tc>
          <w:tcPr>
            <w:tcW w:w="5793" w:type="dxa"/>
          </w:tcPr>
          <w:p w14:paraId="71A97BB1" w14:textId="040558E1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 heart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YW48L0F1dGhvcj48WWVhcj4yMDE4PC9ZZWFyPjxSZWNO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YW48L0F1dGhvcj48WWVhcj4yMDE4PC9ZZWFyPjxSZWNO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11D9D2F1" w14:textId="77777777" w:rsidTr="005F1980">
        <w:tc>
          <w:tcPr>
            <w:tcW w:w="9904" w:type="dxa"/>
            <w:gridSpan w:val="3"/>
          </w:tcPr>
          <w:p w14:paraId="76AE254C" w14:textId="57937D15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noProof w:val="0"/>
                <w:sz w:val="20"/>
                <w:lang w:val="en-GB"/>
              </w:rPr>
            </w:pPr>
            <w:r w:rsidRPr="0056135C">
              <w:rPr>
                <w:rStyle w:val="inlineheading"/>
                <w:rFonts w:ascii="Palatino" w:hAnsi="Palatino"/>
                <w:sz w:val="20"/>
              </w:rPr>
              <w:t>Dioxygenases</w:t>
            </w:r>
            <w:r w:rsidR="006E0CB0" w:rsidRPr="0056135C">
              <w:rPr>
                <w:rStyle w:val="inlineheading"/>
                <w:rFonts w:ascii="Palatino" w:hAnsi="Palatino"/>
                <w:sz w:val="20"/>
              </w:rPr>
              <w:t xml:space="preserve"> - hydroxylases</w:t>
            </w:r>
          </w:p>
        </w:tc>
      </w:tr>
      <w:tr w:rsidR="0021579F" w:rsidRPr="0056135C" w14:paraId="3AB4146F" w14:textId="77777777" w:rsidTr="005F1980">
        <w:tc>
          <w:tcPr>
            <w:tcW w:w="1129" w:type="dxa"/>
          </w:tcPr>
          <w:p w14:paraId="6C7E249D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/>
                <w:bCs/>
                <w:noProof w:val="0"/>
                <w:color w:val="FF000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PHD1</w:t>
            </w:r>
          </w:p>
        </w:tc>
        <w:tc>
          <w:tcPr>
            <w:tcW w:w="2982" w:type="dxa"/>
          </w:tcPr>
          <w:p w14:paraId="3E4F9CA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rs10680577</w:t>
            </w:r>
          </w:p>
        </w:tc>
        <w:tc>
          <w:tcPr>
            <w:tcW w:w="5793" w:type="dxa"/>
          </w:tcPr>
          <w:p w14:paraId="0F39E287" w14:textId="5881F8CE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creased risk of hepatocellular carcin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aaHU8L0F1dGhvcj48WWVhcj4yMDEyPC9ZZWFyPjxSZWNO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aaHU8L0F1dGhvcj48WWVhcj4yMDEyPC9ZZWFyPjxSZWNO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, lung cance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aGU8L0F1dGhvcj48WWVhcj4yMDE0PC9ZZWFyPjxSZWNO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aGU8L0F1dGhvcj48WWVhcj4yMDE0PC9ZZWFyPjxSZWNO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3,2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, gastric cance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Wang&lt;/Author&gt;&lt;Year&gt;2014&lt;/Year&gt;&lt;RecNum&gt;767&lt;/RecNum&gt;&lt;DisplayText&gt;[25]&lt;/DisplayText&gt;&lt;record&gt;&lt;rec-number&gt;767&lt;/rec-number&gt;&lt;foreign-keys&gt;&lt;key app="EN" db-id="pps0t5a9e5rvf5exaac5wtrterxxvrdfzdv9" timestamp="1597315693"&gt;767&lt;/key&gt;&lt;/foreign-keys&gt;&lt;ref-type name="Journal Article"&gt;17&lt;/ref-type&gt;&lt;contributors&gt;&lt;authors&gt;&lt;author&gt;Wang, J.&lt;/author&gt;&lt;author&gt;Zhang, J.&lt;/author&gt;&lt;author&gt;Zhou, C.&lt;/author&gt;&lt;author&gt;Chen, L.&lt;/author&gt;&lt;author&gt;Yu, Q.&lt;/author&gt;&lt;/authors&gt;&lt;/contributors&gt;&lt;auth-address&gt;1 Department of Oncology, The Fifth People&amp;apos;s Hospital of Changshu , Changshu, People&amp;apos;s Republic of China .&lt;/auth-address&gt;&lt;titles&gt;&lt;title&gt;An insertion/deletion polymorphism within the proximal promoter of EGLN2 is associated with susceptibility for gastric cancer in the Chinese population&lt;/title&gt;&lt;secondary-title&gt;Genet Test Mol Biomarkers&lt;/secondary-title&gt;&lt;/titles&gt;&lt;periodical&gt;&lt;full-title&gt;Genet Test Mol Biomarkers&lt;/full-title&gt;&lt;/periodical&gt;&lt;pages&gt;269-73&lt;/pages&gt;&lt;volume&gt;18&lt;/volume&gt;&lt;number&gt;4&lt;/number&gt;&lt;keywords&gt;&lt;keyword&gt;Adult&lt;/keyword&gt;&lt;keyword&gt;Aged&lt;/keyword&gt;&lt;keyword&gt;Base Sequence&lt;/keyword&gt;&lt;keyword&gt;China&lt;/keyword&gt;&lt;keyword&gt;DNA Primers&lt;/keyword&gt;&lt;keyword&gt;Female&lt;/keyword&gt;&lt;keyword&gt;*Genetic Predisposition to Disease&lt;/keyword&gt;&lt;keyword&gt;Humans&lt;/keyword&gt;&lt;keyword&gt;Male&lt;/keyword&gt;&lt;keyword&gt;Middle Aged&lt;/keyword&gt;&lt;keyword&gt;*Polymorphism, Genetic&lt;/keyword&gt;&lt;keyword&gt;*Promoter Regions, Genetic&lt;/keyword&gt;&lt;keyword&gt;Stomach Neoplasms/*genetics&lt;/keyword&gt;&lt;/keywords&gt;&lt;dates&gt;&lt;year&gt;2014&lt;/year&gt;&lt;pub-dates&gt;&lt;date&gt;Apr&lt;/date&gt;&lt;/pub-dates&gt;&lt;/dates&gt;&lt;isbn&gt;1945-0257 (Electronic)&amp;#xD;1945-0257 (Linking)&lt;/isbn&gt;&lt;accession-num&gt;24517638&lt;/accession-num&gt;&lt;urls&gt;&lt;related-urls&gt;&lt;url&gt;https://www.ncbi.nlm.nih.gov/pubmed/24517638&lt;/url&gt;&lt;/related-urls&gt;&lt;/urls&gt;&lt;custom2&gt;PMC3976580&lt;/custom2&gt;&lt;electronic-resource-num&gt;10.1089/gtmb.2013.0438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, colorectal cancer 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Li&lt;/Author&gt;&lt;Year&gt;2017&lt;/Year&gt;&lt;RecNum&gt;415&lt;/RecNum&gt;&lt;DisplayText&gt;[26]&lt;/DisplayText&gt;&lt;record&gt;&lt;rec-number&gt;415&lt;/rec-number&gt;&lt;foreign-keys&gt;&lt;key app="EN" db-id="pps0t5a9e5rvf5exaac5wtrterxxvrdfzdv9" timestamp="1597315692"&gt;415&lt;/key&gt;&lt;/foreign-keys&gt;&lt;ref-type name="Journal Article"&gt;17&lt;/ref-type&gt;&lt;contributors&gt;&lt;authors&gt;&lt;author&gt;Li, C.&lt;/author&gt;&lt;author&gt;Feng, L.&lt;/author&gt;&lt;author&gt;Niu, L.&lt;/author&gt;&lt;author&gt;Teng Li, T.&lt;/author&gt;&lt;author&gt;Zhang, B.&lt;/author&gt;&lt;author&gt;Wan, H.&lt;/author&gt;&lt;author&gt;Zhu, Z.&lt;/author&gt;&lt;author&gt;Liu, H.&lt;/author&gt;&lt;author&gt;Wang, K.&lt;/author&gt;&lt;author&gt;Fu, H.&lt;/author&gt;&lt;author&gt;Fu, W.&lt;/author&gt;&lt;/authors&gt;&lt;/contributors&gt;&lt;auth-address&gt;Department of Gastrointestinal Surgery, Affiliated Hospital of Xuzhou Medical University, Jiangsu, Xuzhou - China.&lt;/auth-address&gt;&lt;titles&gt;&lt;title&gt;An insertion/deletion polymorphism within the promoter of EGLN2 is associated with susceptibility to colorectal cancer&lt;/title&gt;&lt;secondary-title&gt;Int J Biol Markers&lt;/secondary-title&gt;&lt;/titles&gt;&lt;periodical&gt;&lt;full-title&gt;Int J Biol Markers&lt;/full-title&gt;&lt;/periodical&gt;&lt;pages&gt;e274-e277&lt;/pages&gt;&lt;volume&gt;32&lt;/volume&gt;&lt;number&gt;3&lt;/number&gt;&lt;keywords&gt;&lt;keyword&gt;Colorectal Neoplasms/*genetics/metabolism/pathology&lt;/keyword&gt;&lt;keyword&gt;Female&lt;/keyword&gt;&lt;keyword&gt;Genetic Predisposition to Disease&lt;/keyword&gt;&lt;keyword&gt;Humans&lt;/keyword&gt;&lt;keyword&gt;Hypoxia-Inducible Factor-Proline Dioxygenases/*genetics/metabolism&lt;/keyword&gt;&lt;keyword&gt;*INDEL Mutation&lt;/keyword&gt;&lt;keyword&gt;Male&lt;/keyword&gt;&lt;keyword&gt;Middle Aged&lt;/keyword&gt;&lt;keyword&gt;Polymorphism, Genetic&lt;/keyword&gt;&lt;/keywords&gt;&lt;dates&gt;&lt;year&gt;2017&lt;/year&gt;&lt;pub-dates&gt;&lt;date&gt;Jul 24&lt;/date&gt;&lt;/pub-dates&gt;&lt;/dates&gt;&lt;isbn&gt;1724-6008 (Electronic)&amp;#xD;0393-6155 (Linking)&lt;/isbn&gt;&lt;accession-num&gt;28218358&lt;/accession-num&gt;&lt;urls&gt;&lt;related-urls&gt;&lt;url&gt;https://www.ncbi.nlm.nih.gov/pubmed/28218358&lt;/url&gt;&lt;/related-urls&gt;&lt;/urls&gt;&lt;electronic-resource-num&gt;10.5301/jbm.5000253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.</w:t>
            </w:r>
          </w:p>
        </w:tc>
      </w:tr>
      <w:tr w:rsidR="0021579F" w:rsidRPr="0056135C" w14:paraId="65C289F3" w14:textId="77777777" w:rsidTr="005F1980">
        <w:tc>
          <w:tcPr>
            <w:tcW w:w="1129" w:type="dxa"/>
          </w:tcPr>
          <w:p w14:paraId="2980B36D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97032E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88T&gt;A (p.S61R)</w:t>
            </w:r>
          </w:p>
        </w:tc>
        <w:tc>
          <w:tcPr>
            <w:tcW w:w="5793" w:type="dxa"/>
          </w:tcPr>
          <w:p w14:paraId="705E1E6F" w14:textId="7A282636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heochromocytoma/paraganglioma-polycythemi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ZYW5nPC9BdXRob3I+PFllYXI+MjAxNTwvWWVhcj48UmVj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ZYW5nPC9BdXRob3I+PFllYXI+MjAxNTwvWWVhcj48UmVj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7A027211" w14:textId="77777777" w:rsidTr="005F1980">
        <w:tc>
          <w:tcPr>
            <w:tcW w:w="1129" w:type="dxa"/>
          </w:tcPr>
          <w:p w14:paraId="7333126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PHD2</w:t>
            </w:r>
          </w:p>
        </w:tc>
        <w:tc>
          <w:tcPr>
            <w:tcW w:w="2982" w:type="dxa"/>
          </w:tcPr>
          <w:p w14:paraId="0956058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2C&gt;A(p.D4E) rs186996510</w:t>
            </w:r>
          </w:p>
        </w:tc>
        <w:tc>
          <w:tcPr>
            <w:tcW w:w="5793" w:type="dxa"/>
          </w:tcPr>
          <w:p w14:paraId="441F2605" w14:textId="052B63E5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High-altitude adapt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YaWFuZzwvQXV0aG9yPjxZZWFyPjIwMTM8L1llYXI+PFJl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YaWFuZzwvQXV0aG9yPjxZZWFyPjIwMTM8L1llYXI+PFJl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449AE109" w14:textId="77777777" w:rsidTr="005F1980">
        <w:tc>
          <w:tcPr>
            <w:tcW w:w="1129" w:type="dxa"/>
          </w:tcPr>
          <w:p w14:paraId="4ADEF7B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6D276A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80G&gt;C (p.S127C) rs12097901</w:t>
            </w:r>
          </w:p>
        </w:tc>
        <w:tc>
          <w:tcPr>
            <w:tcW w:w="5793" w:type="dxa"/>
          </w:tcPr>
          <w:p w14:paraId="331EEDF0" w14:textId="55E16A71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High-altitude adapt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YaWFuZzwvQXV0aG9yPjxZZWFyPjIwMTM8L1llYXI+PFJl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YaWFuZzwvQXV0aG9yPjxZZWFyPjIwMTM8L1llYXI+PFJl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47F13B22" w14:textId="77777777" w:rsidTr="005F1980">
        <w:tc>
          <w:tcPr>
            <w:tcW w:w="1129" w:type="dxa"/>
          </w:tcPr>
          <w:p w14:paraId="04B7EFBD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F74D47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71G&gt;C (p.Q157H)</w:t>
            </w:r>
          </w:p>
        </w:tc>
        <w:tc>
          <w:tcPr>
            <w:tcW w:w="5793" w:type="dxa"/>
          </w:tcPr>
          <w:p w14:paraId="6008AD67" w14:textId="138098BF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WRyb3VlPC9BdXRob3I+PFllYXI+MjAxMjwvWWVhcj48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WRyb3VlPC9BdXRob3I+PFllYXI+MjAxMjwvWWVhcj48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9,3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12D12317" w14:textId="77777777" w:rsidTr="005F1980">
        <w:tc>
          <w:tcPr>
            <w:tcW w:w="1129" w:type="dxa"/>
          </w:tcPr>
          <w:p w14:paraId="0C7664B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502806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99C&gt;A (P200Q)</w:t>
            </w:r>
          </w:p>
        </w:tc>
        <w:tc>
          <w:tcPr>
            <w:tcW w:w="5793" w:type="dxa"/>
          </w:tcPr>
          <w:p w14:paraId="3C047A35" w14:textId="5DF70BD5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WRyb3VlPC9BdXRob3I+PFllYXI+MjAxMjwvWWVhcj48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WRyb3VlPC9BdXRob3I+PFllYXI+MjAxMjwvWWVhcj48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9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2107E4AF" w14:textId="77777777" w:rsidTr="005F1980">
        <w:tc>
          <w:tcPr>
            <w:tcW w:w="1129" w:type="dxa"/>
          </w:tcPr>
          <w:p w14:paraId="7C3BE90B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16833F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06delG (p.M2021Ifs*71)</w:t>
            </w:r>
          </w:p>
        </w:tc>
        <w:tc>
          <w:tcPr>
            <w:tcW w:w="5793" w:type="dxa"/>
          </w:tcPr>
          <w:p w14:paraId="359E9D5E" w14:textId="3967C4A3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Al-Sheikh&lt;/Author&gt;&lt;Year&gt;2008&lt;/Year&gt;&lt;RecNum&gt;10&lt;/RecNum&gt;&lt;DisplayText&gt;[31]&lt;/DisplayText&gt;&lt;record&gt;&lt;rec-number&gt;10&lt;/rec-number&gt;&lt;foreign-keys&gt;&lt;key app="EN" db-id="pps0t5a9e5rvf5exaac5wtrterxxvrdfzdv9" timestamp="1597315679"&gt;10&lt;/key&gt;&lt;/foreign-keys&gt;&lt;ref-type name="Journal Article"&gt;17&lt;/ref-type&gt;&lt;contributors&gt;&lt;authors&gt;&lt;author&gt;Al-Sheikh, M.&lt;/author&gt;&lt;author&gt;Moradkhani, K.&lt;/author&gt;&lt;author&gt;Lopez, M.&lt;/author&gt;&lt;author&gt;Wajcman, H.&lt;/author&gt;&lt;author&gt;Prehu, C.&lt;/author&gt;&lt;/authors&gt;&lt;/contributors&gt;&lt;auth-address&gt;INSERM, U841, Creteil, F-94000, France. Maha.Alsheikh@creteil.inserm.fr&lt;/auth-address&gt;&lt;titles&gt;&lt;title&gt;Disturbance in the HIF-1alpha pathway associated with erythrocytosis: further evidences brought by frameshift and nonsense mutations in the prolyl hydroxylase domain protein 2 (PHD2) gene&lt;/title&gt;&lt;secondary-title&gt;Blood Cells Mol Dis&lt;/secondary-title&gt;&lt;/titles&gt;&lt;periodical&gt;&lt;full-title&gt;Blood Cells Mol Dis&lt;/full-title&gt;&lt;/periodical&gt;&lt;pages&gt;160-5&lt;/pages&gt;&lt;volume&gt;40&lt;/volume&gt;&lt;number&gt;2&lt;/number&gt;&lt;keywords&gt;&lt;keyword&gt;Adolescent&lt;/keyword&gt;&lt;keyword&gt;Adult&lt;/keyword&gt;&lt;keyword&gt;Aged&lt;/keyword&gt;&lt;keyword&gt;Aged, 80 and over&lt;/keyword&gt;&lt;keyword&gt;Child&lt;/keyword&gt;&lt;keyword&gt;*Codon, Nonsense&lt;/keyword&gt;&lt;keyword&gt;Female&lt;/keyword&gt;&lt;keyword&gt;*Frameshift Mutation&lt;/keyword&gt;&lt;keyword&gt;Hemoglobins/analysis&lt;/keyword&gt;&lt;keyword&gt;Heterozygote&lt;/keyword&gt;&lt;keyword&gt;Humans&lt;/keyword&gt;&lt;keyword&gt;Hypoxia-Inducible Factor 1, alpha Subunit/genetics/*metabolism&lt;/keyword&gt;&lt;keyword&gt;Hypoxia-Inducible Factor-Proline Dioxygenases&lt;/keyword&gt;&lt;keyword&gt;Male&lt;/keyword&gt;&lt;keyword&gt;Middle Aged&lt;/keyword&gt;&lt;keyword&gt;Polycythemia/*genetics/metabolism&lt;/keyword&gt;&lt;keyword&gt;Procollagen-Proline Dioxygenase/*genetics/metabolism&lt;/keyword&gt;&lt;/keywords&gt;&lt;dates&gt;&lt;year&gt;2008&lt;/year&gt;&lt;pub-dates&gt;&lt;date&gt;Mar-Apr&lt;/date&gt;&lt;/pub-dates&gt;&lt;/dates&gt;&lt;isbn&gt;1079-9796 (Print)&amp;#xD;1079-9796 (Linking)&lt;/isbn&gt;&lt;accession-num&gt;17933562&lt;/accession-num&gt;&lt;urls&gt;&lt;related-urls&gt;&lt;url&gt;https://www.ncbi.nlm.nih.gov/pubmed/17933562&lt;/url&gt;&lt;/related-urls&gt;&lt;/urls&gt;&lt;electronic-resource-num&gt;10.1016/j.bcmd.2007.07.017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1EE06341" w14:textId="77777777" w:rsidTr="005F1980">
        <w:tc>
          <w:tcPr>
            <w:tcW w:w="1129" w:type="dxa"/>
          </w:tcPr>
          <w:p w14:paraId="46DCD6A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122BC2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09C&gt;G (p.N203K)</w:t>
            </w:r>
          </w:p>
        </w:tc>
        <w:tc>
          <w:tcPr>
            <w:tcW w:w="5793" w:type="dxa"/>
          </w:tcPr>
          <w:p w14:paraId="4C98D997" w14:textId="4523E425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solated 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Albiero&lt;/Author&gt;&lt;Year&gt;2011&lt;/Year&gt;&lt;RecNum&gt;13&lt;/RecNum&gt;&lt;DisplayText&gt;[30]&lt;/DisplayText&gt;&lt;record&gt;&lt;rec-number&gt;13&lt;/rec-number&gt;&lt;foreign-keys&gt;&lt;key app="EN" db-id="pps0t5a9e5rvf5exaac5wtrterxxvrdfzdv9" timestamp="1597315679"&gt;13&lt;/key&gt;&lt;/foreign-keys&gt;&lt;ref-type name="Journal Article"&gt;17&lt;/ref-type&gt;&lt;contributors&gt;&lt;authors&gt;&lt;author&gt;Albiero, E.&lt;/author&gt;&lt;author&gt;Ruggeri, M.&lt;/author&gt;&lt;author&gt;Fortuna, S.&lt;/author&gt;&lt;author&gt;Bernardi, M.&lt;/author&gt;&lt;author&gt;Finotto, S.&lt;/author&gt;&lt;author&gt;Madeo, D.&lt;/author&gt;&lt;author&gt;Rodeghiero, F.&lt;/author&gt;&lt;/authors&gt;&lt;/contributors&gt;&lt;titles&gt;&lt;title&gt;Analysis of the oxygen sensing pathway genes in familial chronic myeloproliferative neoplasms and identification of a novel EGLN1 germ-line mutation&lt;/title&gt;&lt;secondary-title&gt;Br J Haematol&lt;/secondary-title&gt;&lt;/titles&gt;&lt;periodical&gt;&lt;full-title&gt;Br J Haematol&lt;/full-title&gt;&lt;/periodical&gt;&lt;pages&gt;405-8&lt;/pages&gt;&lt;volume&gt;153&lt;/volume&gt;&lt;number&gt;3&lt;/number&gt;&lt;keywords&gt;&lt;keyword&gt;Adult&lt;/keyword&gt;&lt;keyword&gt;Aged&lt;/keyword&gt;&lt;keyword&gt;Chronic Disease&lt;/keyword&gt;&lt;keyword&gt;*Germ-Line Mutation&lt;/keyword&gt;&lt;keyword&gt;Humans&lt;/keyword&gt;&lt;keyword&gt;Hypoxia-Inducible Factor-Proline Dioxygenases&lt;/keyword&gt;&lt;keyword&gt;Male&lt;/keyword&gt;&lt;keyword&gt;Myeloproliferative Disorders/*genetics&lt;/keyword&gt;&lt;keyword&gt;Oxygen/*metabolism&lt;/keyword&gt;&lt;keyword&gt;Polycythemia Vera/genetics&lt;/keyword&gt;&lt;keyword&gt;Procollagen-Proline Dioxygenase/*genetics&lt;/keyword&gt;&lt;keyword&gt;Signal Transduction/genetics&lt;/keyword&gt;&lt;/keywords&gt;&lt;dates&gt;&lt;year&gt;2011&lt;/year&gt;&lt;pub-dates&gt;&lt;date&gt;May&lt;/date&gt;&lt;/pub-dates&gt;&lt;/dates&gt;&lt;isbn&gt;1365-2141 (Electronic)&amp;#xD;0007-1048 (Linking)&lt;/isbn&gt;&lt;accession-num&gt;21275967&lt;/accession-num&gt;&lt;urls&gt;&lt;related-urls&gt;&lt;url&gt;https://www.ncbi.nlm.nih.gov/pubmed/21275967&lt;/url&gt;&lt;/related-urls&gt;&lt;/urls&gt;&lt;electronic-resource-num&gt;10.1111/j.1365-2141.2010.08551.x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56C19053" w14:textId="77777777" w:rsidTr="005F1980">
        <w:tc>
          <w:tcPr>
            <w:tcW w:w="1129" w:type="dxa"/>
          </w:tcPr>
          <w:p w14:paraId="214C6F9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C617F1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10G&gt;A (p.K204E)</w:t>
            </w:r>
          </w:p>
        </w:tc>
        <w:tc>
          <w:tcPr>
            <w:tcW w:w="5793" w:type="dxa"/>
          </w:tcPr>
          <w:p w14:paraId="13559F00" w14:textId="1E8CF966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ZW50bzwvQXV0aG9yPjxZZWFyPjIwMTQ8L1llYXI+PFJl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ZW50bzwvQXV0aG9yPjxZZWFyPjIwMTQ8L1llYXI+PFJl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35F35C9B" w14:textId="77777777" w:rsidTr="005F1980">
        <w:tc>
          <w:tcPr>
            <w:tcW w:w="1129" w:type="dxa"/>
          </w:tcPr>
          <w:p w14:paraId="5ACAAB6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C1D58F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82G&gt;C (p.A228S)</w:t>
            </w:r>
          </w:p>
        </w:tc>
        <w:tc>
          <w:tcPr>
            <w:tcW w:w="5793" w:type="dxa"/>
          </w:tcPr>
          <w:p w14:paraId="7CE9F1EF" w14:textId="7D4BD2D1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heochromocytoma/paraganglioma-polycythemi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ZYW5nPC9BdXRob3I+PFllYXI+MjAxNTwvWWVhcj48UmVj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ZYW5nPC9BdXRob3I+PFllYXI+MjAxNTwvWWVhcj48UmVj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0548E77B" w14:textId="77777777" w:rsidTr="005F1980">
        <w:tc>
          <w:tcPr>
            <w:tcW w:w="1129" w:type="dxa"/>
          </w:tcPr>
          <w:p w14:paraId="543466AC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953AF7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760G&gt;C (p.D254H)</w:t>
            </w:r>
          </w:p>
        </w:tc>
        <w:tc>
          <w:tcPr>
            <w:tcW w:w="5793" w:type="dxa"/>
          </w:tcPr>
          <w:p w14:paraId="1A7E95E3" w14:textId="607E13C8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WRyb3VlPC9BdXRob3I+PFllYXI+MjAxMjwvWWVhcj48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WRyb3VlPC9BdXRob3I+PFllYXI+MjAxMjwvWWVhcj48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9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74999809" w14:textId="77777777" w:rsidTr="005F1980">
        <w:tc>
          <w:tcPr>
            <w:tcW w:w="1129" w:type="dxa"/>
          </w:tcPr>
          <w:p w14:paraId="58E50E2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65C0DE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799G&gt;A(p.E267K)</w:t>
            </w:r>
          </w:p>
        </w:tc>
        <w:tc>
          <w:tcPr>
            <w:tcW w:w="5793" w:type="dxa"/>
          </w:tcPr>
          <w:p w14:paraId="748D87A4" w14:textId="3DBCB93D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sz w:val="20"/>
                <w:lang w:val="en-GB"/>
              </w:rPr>
              <w:t xml:space="preserve">Pheochromocytoma </w:t>
            </w:r>
            <w:r w:rsidRPr="0056135C">
              <w:rPr>
                <w:rFonts w:ascii="Palatino" w:hAnsi="Palatino"/>
                <w:bCs/>
                <w:sz w:val="20"/>
                <w:lang w:val="en-GB"/>
              </w:rPr>
              <w:fldChar w:fldCharType="begin">
                <w:fldData xml:space="preserve">PEVuZE5vdGU+PENpdGU+PEF1dGhvcj5XZWxhbmRlcjwvQXV0aG9yPjxZZWFyPjIwMTQ8L1llYXI+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</w:fldData>
              </w:fldChar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fldChar w:fldCharType="begin">
                <w:fldData xml:space="preserve">PEVuZE5vdGU+PENpdGU+PEF1dGhvcj5XZWxhbmRlcjwvQXV0aG9yPjxZZWFyPjIwMTQ8L1llYXI+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</w:fldData>
              </w:fldChar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3]</w:t>
            </w:r>
            <w:r w:rsidRPr="0056135C">
              <w:rPr>
                <w:rFonts w:ascii="Palatino" w:hAnsi="Palatino"/>
                <w:bCs/>
                <w:sz w:val="20"/>
                <w:lang w:val="en-GB"/>
              </w:rPr>
              <w:fldChar w:fldCharType="end"/>
            </w:r>
          </w:p>
        </w:tc>
      </w:tr>
      <w:tr w:rsidR="0021579F" w:rsidRPr="0056135C" w14:paraId="3AA86ADD" w14:textId="77777777" w:rsidTr="005F1980">
        <w:tc>
          <w:tcPr>
            <w:tcW w:w="1129" w:type="dxa"/>
          </w:tcPr>
          <w:p w14:paraId="436A7C0B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72585B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35del14 (p.L279Tfs43*)</w:t>
            </w:r>
          </w:p>
        </w:tc>
        <w:tc>
          <w:tcPr>
            <w:tcW w:w="5793" w:type="dxa"/>
          </w:tcPr>
          <w:p w14:paraId="2586AD05" w14:textId="5228CEC4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YW5nPC9BdXRob3I+PFllYXI+MjAxNDwvWWVhcj48UmVj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YW5nPC9BdXRob3I+PFllYXI+MjAxNDwvWWVhcj48UmVj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01A4037C" w14:textId="77777777" w:rsidTr="005F1980">
        <w:tc>
          <w:tcPr>
            <w:tcW w:w="1129" w:type="dxa"/>
          </w:tcPr>
          <w:p w14:paraId="6A18762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779962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40_841insA</w:t>
            </w:r>
            <w:r w:rsidRPr="0056135C">
              <w:rPr>
                <w:rFonts w:ascii="Palatino" w:hAnsi="Palatino"/>
                <w:sz w:val="20"/>
              </w:rPr>
              <w:t xml:space="preserve">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(p.R281Tfs*3)</w:t>
            </w:r>
          </w:p>
        </w:tc>
        <w:tc>
          <w:tcPr>
            <w:tcW w:w="5793" w:type="dxa"/>
          </w:tcPr>
          <w:p w14:paraId="1E8223CC" w14:textId="3266BFA6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Al-Sheikh&lt;/Author&gt;&lt;Year&gt;2008&lt;/Year&gt;&lt;RecNum&gt;10&lt;/RecNum&gt;&lt;DisplayText&gt;[31]&lt;/DisplayText&gt;&lt;record&gt;&lt;rec-number&gt;10&lt;/rec-number&gt;&lt;foreign-keys&gt;&lt;key app="EN" db-id="pps0t5a9e5rvf5exaac5wtrterxxvrdfzdv9" timestamp="1597315679"&gt;10&lt;/key&gt;&lt;/foreign-keys&gt;&lt;ref-type name="Journal Article"&gt;17&lt;/ref-type&gt;&lt;contributors&gt;&lt;authors&gt;&lt;author&gt;Al-Sheikh, M.&lt;/author&gt;&lt;author&gt;Moradkhani, K.&lt;/author&gt;&lt;author&gt;Lopez, M.&lt;/author&gt;&lt;author&gt;Wajcman, H.&lt;/author&gt;&lt;author&gt;Prehu, C.&lt;/author&gt;&lt;/authors&gt;&lt;/contributors&gt;&lt;auth-address&gt;INSERM, U841, Creteil, F-94000, France. Maha.Alsheikh@creteil.inserm.fr&lt;/auth-address&gt;&lt;titles&gt;&lt;title&gt;Disturbance in the HIF-1alpha pathway associated with erythrocytosis: further evidences brought by frameshift and nonsense mutations in the prolyl hydroxylase domain protein 2 (PHD2) gene&lt;/title&gt;&lt;secondary-title&gt;Blood Cells Mol Dis&lt;/secondary-title&gt;&lt;/titles&gt;&lt;periodical&gt;&lt;full-title&gt;Blood Cells Mol Dis&lt;/full-title&gt;&lt;/periodical&gt;&lt;pages&gt;160-5&lt;/pages&gt;&lt;volume&gt;40&lt;/volume&gt;&lt;number&gt;2&lt;/number&gt;&lt;keywords&gt;&lt;keyword&gt;Adolescent&lt;/keyword&gt;&lt;keyword&gt;Adult&lt;/keyword&gt;&lt;keyword&gt;Aged&lt;/keyword&gt;&lt;keyword&gt;Aged, 80 and over&lt;/keyword&gt;&lt;keyword&gt;Child&lt;/keyword&gt;&lt;keyword&gt;*Codon, Nonsense&lt;/keyword&gt;&lt;keyword&gt;Female&lt;/keyword&gt;&lt;keyword&gt;*Frameshift Mutation&lt;/keyword&gt;&lt;keyword&gt;Hemoglobins/analysis&lt;/keyword&gt;&lt;keyword&gt;Heterozygote&lt;/keyword&gt;&lt;keyword&gt;Humans&lt;/keyword&gt;&lt;keyword&gt;Hypoxia-Inducible Factor 1, alpha Subunit/genetics/*metabolism&lt;/keyword&gt;&lt;keyword&gt;Hypoxia-Inducible Factor-Proline Dioxygenases&lt;/keyword&gt;&lt;keyword&gt;Male&lt;/keyword&gt;&lt;keyword&gt;Middle Aged&lt;/keyword&gt;&lt;keyword&gt;Polycythemia/*genetics/metabolism&lt;/keyword&gt;&lt;keyword&gt;Procollagen-Proline Dioxygenase/*genetics/metabolism&lt;/keyword&gt;&lt;/keywords&gt;&lt;dates&gt;&lt;year&gt;2008&lt;/year&gt;&lt;pub-dates&gt;&lt;date&gt;Mar-Apr&lt;/date&gt;&lt;/pub-dates&gt;&lt;/dates&gt;&lt;isbn&gt;1079-9796 (Print)&amp;#xD;1079-9796 (Linking)&lt;/isbn&gt;&lt;accession-num&gt;17933562&lt;/accession-num&gt;&lt;urls&gt;&lt;related-urls&gt;&lt;url&gt;https://www.ncbi.nlm.nih.gov/pubmed/17933562&lt;/url&gt;&lt;/related-urls&gt;&lt;/urls&gt;&lt;electronic-resource-num&gt;10.1016/j.bcmd.2007.07.017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431C8141" w14:textId="77777777" w:rsidTr="005F1980">
        <w:tc>
          <w:tcPr>
            <w:tcW w:w="1129" w:type="dxa"/>
          </w:tcPr>
          <w:p w14:paraId="0C264C4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448AA9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53G&gt;C (p.G285R)</w:t>
            </w:r>
          </w:p>
        </w:tc>
        <w:tc>
          <w:tcPr>
            <w:tcW w:w="5793" w:type="dxa"/>
          </w:tcPr>
          <w:p w14:paraId="62C538AF" w14:textId="5F268D60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ZW50bzwvQXV0aG9yPjxZZWFyPjIwMTQ8L1llYXI+PFJl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ZW50bzwvQXV0aG9yPjxZZWFyPjIwMTQ8L1llYXI+PFJl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39CB0A67" w14:textId="77777777" w:rsidTr="005F1980">
        <w:tc>
          <w:tcPr>
            <w:tcW w:w="1129" w:type="dxa"/>
          </w:tcPr>
          <w:p w14:paraId="37977D8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9B7282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72A&gt;T (p.K291I)</w:t>
            </w:r>
          </w:p>
        </w:tc>
        <w:tc>
          <w:tcPr>
            <w:tcW w:w="5793" w:type="dxa"/>
          </w:tcPr>
          <w:p w14:paraId="128CACBA" w14:textId="1628A9AC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Familial isolated 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Albiero&lt;/Author&gt;&lt;Year&gt;2011&lt;/Year&gt;&lt;RecNum&gt;13&lt;/RecNum&gt;&lt;DisplayText&gt;[30]&lt;/DisplayText&gt;&lt;record&gt;&lt;rec-number&gt;13&lt;/rec-number&gt;&lt;foreign-keys&gt;&lt;key app="EN" db-id="pps0t5a9e5rvf5exaac5wtrterxxvrdfzdv9" timestamp="1597315679"&gt;13&lt;/key&gt;&lt;/foreign-keys&gt;&lt;ref-type name="Journal Article"&gt;17&lt;/ref-type&gt;&lt;contributors&gt;&lt;authors&gt;&lt;author&gt;Albiero, E.&lt;/author&gt;&lt;author&gt;Ruggeri, M.&lt;/author&gt;&lt;author&gt;Fortuna, S.&lt;/author&gt;&lt;author&gt;Bernardi, M.&lt;/author&gt;&lt;author&gt;Finotto, S.&lt;/author&gt;&lt;author&gt;Madeo, D.&lt;/author&gt;&lt;author&gt;Rodeghiero, F.&lt;/author&gt;&lt;/authors&gt;&lt;/contributors&gt;&lt;titles&gt;&lt;title&gt;Analysis of the oxygen sensing pathway genes in familial chronic myeloproliferative neoplasms and identification of a novel EGLN1 germ-line mutation&lt;/title&gt;&lt;secondary-title&gt;Br J Haematol&lt;/secondary-title&gt;&lt;/titles&gt;&lt;periodical&gt;&lt;full-title&gt;Br J Haematol&lt;/full-title&gt;&lt;/periodical&gt;&lt;pages&gt;405-8&lt;/pages&gt;&lt;volume&gt;153&lt;/volume&gt;&lt;number&gt;3&lt;/number&gt;&lt;keywords&gt;&lt;keyword&gt;Adult&lt;/keyword&gt;&lt;keyword&gt;Aged&lt;/keyword&gt;&lt;keyword&gt;Chronic Disease&lt;/keyword&gt;&lt;keyword&gt;*Germ-Line Mutation&lt;/keyword&gt;&lt;keyword&gt;Humans&lt;/keyword&gt;&lt;keyword&gt;Hypoxia-Inducible Factor-Proline Dioxygenases&lt;/keyword&gt;&lt;keyword&gt;Male&lt;/keyword&gt;&lt;keyword&gt;Myeloproliferative Disorders/*genetics&lt;/keyword&gt;&lt;keyword&gt;Oxygen/*metabolism&lt;/keyword&gt;&lt;keyword&gt;Polycythemia Vera/genetics&lt;/keyword&gt;&lt;keyword&gt;Procollagen-Proline Dioxygenase/*genetics&lt;/keyword&gt;&lt;keyword&gt;Signal Transduction/genetics&lt;/keyword&gt;&lt;/keywords&gt;&lt;dates&gt;&lt;year&gt;2011&lt;/year&gt;&lt;pub-dates&gt;&lt;date&gt;May&lt;/date&gt;&lt;/pub-dates&gt;&lt;/dates&gt;&lt;isbn&gt;1365-2141 (Electronic)&amp;#xD;0007-1048 (Linking)&lt;/isbn&gt;&lt;accession-num&gt;21275967&lt;/accession-num&gt;&lt;urls&gt;&lt;related-urls&gt;&lt;url&gt;https://www.ncbi.nlm.nih.gov/pubmed/21275967&lt;/url&gt;&lt;/related-urls&gt;&lt;/urls&gt;&lt;electronic-resource-num&gt;10.1111/j.1365-2141.2010.08551.x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EB5429D" w14:textId="77777777" w:rsidTr="005F1980">
        <w:tc>
          <w:tcPr>
            <w:tcW w:w="1129" w:type="dxa"/>
          </w:tcPr>
          <w:p w14:paraId="3D5AD90D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145941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950C&gt;G (p.P317R)</w:t>
            </w:r>
          </w:p>
        </w:tc>
        <w:tc>
          <w:tcPr>
            <w:tcW w:w="5793" w:type="dxa"/>
          </w:tcPr>
          <w:p w14:paraId="454E7A43" w14:textId="18D131B7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Familial 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ZXJjeTwvQXV0aG9yPjxZZWFyPjIwMDY8L1llYXI+PFJl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ZXJjeTwvQXV0aG9yPjxZZWFyPjIwMDY8L1llYXI+PFJl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, cardiopulmonar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UYWxib3Q8L0F1dGhvcj48WWVhcj4yMDE3PC9ZZWFyPjxS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UYWxib3Q8L0F1dGhvcj48WWVhcj4yMDE3PC9ZZWFyPjxS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41DB381" w14:textId="77777777" w:rsidTr="005F1980">
        <w:tc>
          <w:tcPr>
            <w:tcW w:w="1129" w:type="dxa"/>
          </w:tcPr>
          <w:p w14:paraId="3AC97EE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F16B6D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000T&gt;C (p.W334R)</w:t>
            </w:r>
          </w:p>
        </w:tc>
        <w:tc>
          <w:tcPr>
            <w:tcW w:w="5793" w:type="dxa"/>
          </w:tcPr>
          <w:p w14:paraId="05713C29" w14:textId="596937FB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Familial 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ZW50bzwvQXV0aG9yPjxZZWFyPjIwMTM8L1llYXI+PFJl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ZW50bzwvQXV0aG9yPjxZZWFyPjIwMTM8L1llYXI+PFJl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27F3A9CC" w14:textId="77777777" w:rsidTr="005F1980">
        <w:tc>
          <w:tcPr>
            <w:tcW w:w="1129" w:type="dxa"/>
          </w:tcPr>
          <w:p w14:paraId="627C480F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4E54C6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001G&gt;A (p.T334*)</w:t>
            </w:r>
          </w:p>
        </w:tc>
        <w:tc>
          <w:tcPr>
            <w:tcW w:w="5793" w:type="dxa"/>
          </w:tcPr>
          <w:p w14:paraId="7BAFF269" w14:textId="1E780D2D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Wilson&lt;/Author&gt;&lt;Year&gt;2016&lt;/Year&gt;&lt;RecNum&gt;786&lt;/RecNum&gt;&lt;DisplayText&gt;[38]&lt;/DisplayText&gt;&lt;record&gt;&lt;rec-number&gt;786&lt;/rec-number&gt;&lt;foreign-keys&gt;&lt;key app="EN" db-id="pps0t5a9e5rvf5exaac5wtrterxxvrdfzdv9" timestamp="1597315693"&gt;786&lt;/key&gt;&lt;/foreign-keys&gt;&lt;ref-type name="Journal Article"&gt;17&lt;/ref-type&gt;&lt;contributors&gt;&lt;authors&gt;&lt;author&gt;Wilson, R.&lt;/author&gt;&lt;author&gt;Syed, N.&lt;/author&gt;&lt;author&gt;Shah, P.&lt;/author&gt;&lt;/authors&gt;&lt;/contributors&gt;&lt;auth-address&gt;Chicago Medical School, North Chicago, IL, USA.&amp;#xD;Little Company of Mary Hospital, Evergreen Park, IL, USA.&lt;/auth-address&gt;&lt;titles&gt;&lt;title&gt;Erythrocytosis due to PHD2 Mutations: A Review of Clinical Presentation, Diagnosis, and Genetics&lt;/title&gt;&lt;secondary-title&gt;Case Rep Hematol&lt;/secondary-title&gt;&lt;/titles&gt;&lt;periodical&gt;&lt;full-title&gt;Case Rep Hematol&lt;/full-title&gt;&lt;/periodical&gt;&lt;pages&gt;6373706&lt;/pages&gt;&lt;volume&gt;2016&lt;/volume&gt;&lt;dates&gt;&lt;year&gt;2016&lt;/year&gt;&lt;/dates&gt;&lt;isbn&gt;2090-6560 (Print)&amp;#xD;2090-6579 (Linking)&lt;/isbn&gt;&lt;accession-num&gt;27034858&lt;/accession-num&gt;&lt;urls&gt;&lt;related-urls&gt;&lt;url&gt;https://www.ncbi.nlm.nih.gov/pubmed/27034858&lt;/url&gt;&lt;/related-urls&gt;&lt;/urls&gt;&lt;custom2&gt;PMC4789426&lt;/custom2&gt;&lt;electronic-resource-num&gt;10.1155/2016/6373706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49FFEF89" w14:textId="77777777" w:rsidTr="005F1980">
        <w:tc>
          <w:tcPr>
            <w:tcW w:w="1129" w:type="dxa"/>
          </w:tcPr>
          <w:p w14:paraId="49C5B02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002C49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010dup (p.V338Gfs*18)</w:t>
            </w:r>
          </w:p>
        </w:tc>
        <w:tc>
          <w:tcPr>
            <w:tcW w:w="5793" w:type="dxa"/>
          </w:tcPr>
          <w:p w14:paraId="453CD68E" w14:textId="6DB3B42C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ZW50bzwvQXV0aG9yPjxZZWFyPjIwMTQ8L1llYXI+PFJl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ZW50bzwvQXV0aG9yPjxZZWFyPjIwMTQ8L1llYXI+PFJl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A537205" w14:textId="77777777" w:rsidTr="005F1980">
        <w:tc>
          <w:tcPr>
            <w:tcW w:w="1129" w:type="dxa"/>
          </w:tcPr>
          <w:p w14:paraId="7A952E7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82460F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112G&gt;A (p.R371H)</w:t>
            </w:r>
          </w:p>
        </w:tc>
        <w:tc>
          <w:tcPr>
            <w:tcW w:w="5793" w:type="dxa"/>
          </w:tcPr>
          <w:p w14:paraId="36A81C53" w14:textId="0F86250F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Familial erythrocytosis </w:t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ZXJjeTwvQXV0aG9yPjxZZWFyPjIwMDc8L1llYXI+PFJl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ZXJjeTwvQXV0aG9yPjxZZWFyPjIwMDc8L1llYXI+PFJl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9,39]</w:t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32643E82" w14:textId="77777777" w:rsidTr="005F1980">
        <w:tc>
          <w:tcPr>
            <w:tcW w:w="1129" w:type="dxa"/>
          </w:tcPr>
          <w:p w14:paraId="1E4A09CD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966CB1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121A&gt;G (p.H374R)</w:t>
            </w:r>
          </w:p>
        </w:tc>
        <w:tc>
          <w:tcPr>
            <w:tcW w:w="5793" w:type="dxa"/>
          </w:tcPr>
          <w:p w14:paraId="178A5ED1" w14:textId="0221ADAC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Familial erythrocytosis and recurrent paragangliom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WRyb3VlPC9BdXRob3I+PFllYXI+MjAwODwvWWVhcj48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WRyb3VlPC9BdXRob3I+PFllYXI+MjAwODwvWWVhcj48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.</w:t>
            </w:r>
          </w:p>
        </w:tc>
      </w:tr>
      <w:tr w:rsidR="0021579F" w:rsidRPr="0056135C" w14:paraId="7428B5E1" w14:textId="77777777" w:rsidTr="005F1980">
        <w:tc>
          <w:tcPr>
            <w:tcW w:w="1129" w:type="dxa"/>
          </w:tcPr>
          <w:p w14:paraId="4ABEDF1D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78225D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129C&gt;T (p. Q377*)</w:t>
            </w:r>
          </w:p>
        </w:tc>
        <w:tc>
          <w:tcPr>
            <w:tcW w:w="5793" w:type="dxa"/>
          </w:tcPr>
          <w:p w14:paraId="76F37050" w14:textId="58A15CBF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Al-Sheikh&lt;/Author&gt;&lt;Year&gt;2008&lt;/Year&gt;&lt;RecNum&gt;10&lt;/RecNum&gt;&lt;DisplayText&gt;[31]&lt;/DisplayText&gt;&lt;record&gt;&lt;rec-number&gt;10&lt;/rec-number&gt;&lt;foreign-keys&gt;&lt;key app="EN" db-id="pps0t5a9e5rvf5exaac5wtrterxxvrdfzdv9" timestamp="1597315679"&gt;10&lt;/key&gt;&lt;/foreign-keys&gt;&lt;ref-type name="Journal Article"&gt;17&lt;/ref-type&gt;&lt;contributors&gt;&lt;authors&gt;&lt;author&gt;Al-Sheikh, M.&lt;/author&gt;&lt;author&gt;Moradkhani, K.&lt;/author&gt;&lt;author&gt;Lopez, M.&lt;/author&gt;&lt;author&gt;Wajcman, H.&lt;/author&gt;&lt;author&gt;Prehu, C.&lt;/author&gt;&lt;/authors&gt;&lt;/contributors&gt;&lt;auth-address&gt;INSERM, U841, Creteil, F-94000, France. Maha.Alsheikh@creteil.inserm.fr&lt;/auth-address&gt;&lt;titles&gt;&lt;title&gt;Disturbance in the HIF-1alpha pathway associated with erythrocytosis: further evidences brought by frameshift and nonsense mutations in the prolyl hydroxylase domain protein 2 (PHD2) gene&lt;/title&gt;&lt;secondary-title&gt;Blood Cells Mol Dis&lt;/secondary-title&gt;&lt;/titles&gt;&lt;periodical&gt;&lt;full-title&gt;Blood Cells Mol Dis&lt;/full-title&gt;&lt;/periodical&gt;&lt;pages&gt;160-5&lt;/pages&gt;&lt;volume&gt;40&lt;/volume&gt;&lt;number&gt;2&lt;/number&gt;&lt;keywords&gt;&lt;keyword&gt;Adolescent&lt;/keyword&gt;&lt;keyword&gt;Adult&lt;/keyword&gt;&lt;keyword&gt;Aged&lt;/keyword&gt;&lt;keyword&gt;Aged, 80 and over&lt;/keyword&gt;&lt;keyword&gt;Child&lt;/keyword&gt;&lt;keyword&gt;*Codon, Nonsense&lt;/keyword&gt;&lt;keyword&gt;Female&lt;/keyword&gt;&lt;keyword&gt;*Frameshift Mutation&lt;/keyword&gt;&lt;keyword&gt;Hemoglobins/analysis&lt;/keyword&gt;&lt;keyword&gt;Heterozygote&lt;/keyword&gt;&lt;keyword&gt;Humans&lt;/keyword&gt;&lt;keyword&gt;Hypoxia-Inducible Factor 1, alpha Subunit/genetics/*metabolism&lt;/keyword&gt;&lt;keyword&gt;Hypoxia-Inducible Factor-Proline Dioxygenases&lt;/keyword&gt;&lt;keyword&gt;Male&lt;/keyword&gt;&lt;keyword&gt;Middle Aged&lt;/keyword&gt;&lt;keyword&gt;Polycythemia/*genetics/metabolism&lt;/keyword&gt;&lt;keyword&gt;Procollagen-Proline Dioxygenase/*genetics/metabolism&lt;/keyword&gt;&lt;/keywords&gt;&lt;dates&gt;&lt;year&gt;2008&lt;/year&gt;&lt;pub-dates&gt;&lt;date&gt;Mar-Apr&lt;/date&gt;&lt;/pub-dates&gt;&lt;/dates&gt;&lt;isbn&gt;1079-9796 (Print)&amp;#xD;1079-9796 (Linking)&lt;/isbn&gt;&lt;accession-num&gt;17933562&lt;/accession-num&gt;&lt;urls&gt;&lt;related-urls&gt;&lt;url&gt;https://www.ncbi.nlm.nih.gov/pubmed/17933562&lt;/url&gt;&lt;/related-urls&gt;&lt;/urls&gt;&lt;electronic-resource-num&gt;10.1016/j.bcmd.2007.07.017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3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CDFE8F1" w14:textId="77777777" w:rsidTr="005F1980">
        <w:tc>
          <w:tcPr>
            <w:tcW w:w="1129" w:type="dxa"/>
          </w:tcPr>
          <w:p w14:paraId="58D66CA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5131C8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192C&gt;T (p. R398*)</w:t>
            </w:r>
          </w:p>
        </w:tc>
        <w:tc>
          <w:tcPr>
            <w:tcW w:w="5793" w:type="dxa"/>
          </w:tcPr>
          <w:p w14:paraId="393978E6" w14:textId="2C2CF8A9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Erythrocytosi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WRyb3VlPC9BdXRob3I+PFllYXI+MjAxMjwvWWVhcj48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WRyb3VlPC9BdXRob3I+PFllYXI+MjAxMjwvWWVhcj48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29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496470F1" w14:textId="77777777" w:rsidTr="005F1980">
        <w:tc>
          <w:tcPr>
            <w:tcW w:w="1129" w:type="dxa"/>
          </w:tcPr>
          <w:p w14:paraId="64F85A2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6A6E2D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267A&gt;G (p.K423E)</w:t>
            </w:r>
          </w:p>
        </w:tc>
        <w:tc>
          <w:tcPr>
            <w:tcW w:w="5793" w:type="dxa"/>
          </w:tcPr>
          <w:p w14:paraId="6B58D15B" w14:textId="4E61CBE8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solated erythrocytosis </w:t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Albiero&lt;/Author&gt;&lt;Year&gt;2012&lt;/Year&gt;&lt;RecNum&gt;1886&lt;/RecNum&gt;&lt;DisplayText&gt;[41]&lt;/DisplayText&gt;&lt;record&gt;&lt;rec-number&gt;1886&lt;/rec-number&gt;&lt;foreign-keys&gt;&lt;key app="EN" db-id="pps0t5a9e5rvf5exaac5wtrterxxvrdfzdv9" timestamp="1597435690"&gt;1886&lt;/key&gt;&lt;/foreign-keys&gt;&lt;ref-type name="Journal Article"&gt;17&lt;/ref-type&gt;&lt;contributors&gt;&lt;authors&gt;&lt;author&gt;Albiero, E.&lt;/author&gt;&lt;author&gt;Ruggeri, M.&lt;/author&gt;&lt;author&gt;Fortuna, S.&lt;/author&gt;&lt;author&gt;Finotto, S.&lt;/author&gt;&lt;author&gt;Bernardi, M.&lt;/author&gt;&lt;author&gt;Madeo, D.&lt;/author&gt;&lt;author&gt;Rodeghiero, F.&lt;/author&gt;&lt;/authors&gt;&lt;/contributors&gt;&lt;auth-address&gt;Department of Cellular Therapies and Haematology, San Bortolo Hospital, Vicenza, Italy.&lt;/auth-address&gt;&lt;titles&gt;&lt;title&gt;Isolated erythrocytosis: study of 67 patients and identification of three novel germ-line mutations in the prolyl hydroxylase domain protein 2 (PHD2) gene&lt;/title&gt;&lt;secondary-title&gt;Haematologica&lt;/secondary-title&gt;&lt;/titles&gt;&lt;periodical&gt;&lt;full-title&gt;Haematologica&lt;/full-title&gt;&lt;/periodical&gt;&lt;pages&gt;123-7&lt;/pages&gt;&lt;volume&gt;97&lt;/volume&gt;&lt;number&gt;1&lt;/number&gt;&lt;keywords&gt;&lt;keyword&gt;Adult&lt;/keyword&gt;&lt;keyword&gt;Amino Acid Substitution&lt;/keyword&gt;&lt;keyword&gt;Base Sequence&lt;/keyword&gt;&lt;keyword&gt;*Germ-Line Mutation&lt;/keyword&gt;&lt;keyword&gt;Heterozygote&lt;/keyword&gt;&lt;keyword&gt;Humans&lt;/keyword&gt;&lt;keyword&gt;Hypoxia-Inducible Factor-Proline Dioxygenases&lt;/keyword&gt;&lt;keyword&gt;Male&lt;/keyword&gt;&lt;keyword&gt;Middle Aged&lt;/keyword&gt;&lt;keyword&gt;Models, Molecular&lt;/keyword&gt;&lt;keyword&gt;Polycythemia/*genetics&lt;/keyword&gt;&lt;keyword&gt;Procollagen-Proline Dioxygenase/chemistry/*genetics&lt;/keyword&gt;&lt;keyword&gt;Protein Conformation&lt;/keyword&gt;&lt;/keywords&gt;&lt;dates&gt;&lt;year&gt;2012&lt;/year&gt;&lt;pub-dates&gt;&lt;date&gt;Jan&lt;/date&gt;&lt;/pub-dates&gt;&lt;/dates&gt;&lt;isbn&gt;1592-8721 (Electronic)&amp;#xD;0390-6078 (Linking)&lt;/isbn&gt;&lt;accession-num&gt;21828119&lt;/accession-num&gt;&lt;urls&gt;&lt;related-urls&gt;&lt;url&gt;https://www.ncbi.nlm.nih.gov/pubmed/21828119&lt;/url&gt;&lt;/related-urls&gt;&lt;/urls&gt;&lt;custom2&gt;PMC3248940&lt;/custom2&gt;&lt;electronic-resource-num&gt;10.3324/haematol.2010.039545&lt;/electronic-resource-num&gt;&lt;/record&gt;&lt;/Cite&gt;&lt;/EndNote&gt;</w:instrText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1]</w:t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2405B25D" w14:textId="77777777" w:rsidTr="005F1980">
        <w:tc>
          <w:tcPr>
            <w:tcW w:w="1129" w:type="dxa"/>
          </w:tcPr>
          <w:p w14:paraId="2D4DA22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P4HA1</w:t>
            </w:r>
          </w:p>
        </w:tc>
        <w:tc>
          <w:tcPr>
            <w:tcW w:w="2982" w:type="dxa"/>
          </w:tcPr>
          <w:p w14:paraId="1652420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323_1324insAG (p.R362Gfs*9)</w:t>
            </w:r>
          </w:p>
        </w:tc>
        <w:tc>
          <w:tcPr>
            <w:tcW w:w="5793" w:type="dxa"/>
            <w:vMerge w:val="restart"/>
          </w:tcPr>
          <w:p w14:paraId="6CBCDA0A" w14:textId="15D5B15C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-onset disorder of connective tissue </w:t>
            </w:r>
            <w:r w:rsidR="008D0895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ab3U8L0F1dGhvcj48WWVhcj4yMDE3PC9ZZWFyPjxSZWNO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ab3U8L0F1dGhvcj48WWVhcj4yMDE3PC9ZZWFyPjxSZWNO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8D0895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8D0895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2]</w:t>
            </w:r>
            <w:r w:rsidR="008D0895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3E461C66" w14:textId="77777777" w:rsidTr="005F1980">
        <w:tc>
          <w:tcPr>
            <w:tcW w:w="1129" w:type="dxa"/>
          </w:tcPr>
          <w:p w14:paraId="09984FA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334D0E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553+2T&gt;G (p.A418_A434del)</w:t>
            </w:r>
          </w:p>
        </w:tc>
        <w:tc>
          <w:tcPr>
            <w:tcW w:w="5793" w:type="dxa"/>
            <w:vMerge/>
          </w:tcPr>
          <w:p w14:paraId="0C3DE9FC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61BBCE71" w14:textId="77777777" w:rsidTr="005F1980">
        <w:tc>
          <w:tcPr>
            <w:tcW w:w="1129" w:type="dxa"/>
          </w:tcPr>
          <w:p w14:paraId="22BC433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B6B0D0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327A&gt;G (p.K443*)</w:t>
            </w:r>
          </w:p>
        </w:tc>
        <w:tc>
          <w:tcPr>
            <w:tcW w:w="5793" w:type="dxa"/>
            <w:vMerge/>
          </w:tcPr>
          <w:p w14:paraId="44E008BB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31B3B101" w14:textId="77777777" w:rsidTr="005F1980">
        <w:tc>
          <w:tcPr>
            <w:tcW w:w="1129" w:type="dxa"/>
          </w:tcPr>
          <w:p w14:paraId="7CEB9D1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P4HA2</w:t>
            </w:r>
          </w:p>
        </w:tc>
        <w:tc>
          <w:tcPr>
            <w:tcW w:w="2982" w:type="dxa"/>
          </w:tcPr>
          <w:p w14:paraId="75F6659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19A&gt;G (p.Q140R)</w:t>
            </w:r>
          </w:p>
        </w:tc>
        <w:tc>
          <w:tcPr>
            <w:tcW w:w="5793" w:type="dxa"/>
            <w:vMerge w:val="restart"/>
          </w:tcPr>
          <w:p w14:paraId="08A4B4AB" w14:textId="11CC94A5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High myopi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yPC9SZWNOdW0+PERpc3BsYXlUZXh0Pls0M108L0Rpc3BsYXlUZXh0PjxyZWNvcmQ+PHJl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yPC9SZWNOdW0+PERpc3BsYXlUZXh0Pls0M108L0Rpc3BsYXlUZXh0PjxyZWNvcmQ+PHJl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3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5341B923" w14:textId="77777777" w:rsidTr="005F1980">
        <w:tc>
          <w:tcPr>
            <w:tcW w:w="1129" w:type="dxa"/>
          </w:tcPr>
          <w:p w14:paraId="559A45A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A6E42A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48A&gt;G (p.I150V)</w:t>
            </w:r>
          </w:p>
        </w:tc>
        <w:tc>
          <w:tcPr>
            <w:tcW w:w="5793" w:type="dxa"/>
            <w:vMerge/>
          </w:tcPr>
          <w:p w14:paraId="12FEC7C0" w14:textId="77777777" w:rsidR="0021579F" w:rsidRPr="0056135C" w:rsidRDefault="0021579F" w:rsidP="005F1980">
            <w:pPr>
              <w:pStyle w:val="bodyindent"/>
              <w:spacing w:line="240" w:lineRule="auto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4E3C5570" w14:textId="77777777" w:rsidTr="005F1980">
        <w:tc>
          <w:tcPr>
            <w:tcW w:w="1129" w:type="dxa"/>
          </w:tcPr>
          <w:p w14:paraId="1B6849E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AE7389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71G&gt;A (p.E291K)</w:t>
            </w:r>
          </w:p>
        </w:tc>
        <w:tc>
          <w:tcPr>
            <w:tcW w:w="5793" w:type="dxa"/>
            <w:vMerge/>
          </w:tcPr>
          <w:p w14:paraId="637302B9" w14:textId="77777777" w:rsidR="0021579F" w:rsidRPr="0056135C" w:rsidRDefault="0021579F" w:rsidP="005F1980">
            <w:pPr>
              <w:pStyle w:val="bodyindent"/>
              <w:spacing w:line="240" w:lineRule="auto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707022B1" w14:textId="77777777" w:rsidTr="005F1980">
        <w:tc>
          <w:tcPr>
            <w:tcW w:w="1129" w:type="dxa"/>
          </w:tcPr>
          <w:p w14:paraId="7BA6888B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ED13B0D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327A&gt;G (p.K443*)</w:t>
            </w:r>
          </w:p>
        </w:tc>
        <w:tc>
          <w:tcPr>
            <w:tcW w:w="5793" w:type="dxa"/>
            <w:vMerge/>
          </w:tcPr>
          <w:p w14:paraId="7BD3339E" w14:textId="77777777" w:rsidR="0021579F" w:rsidRPr="0056135C" w:rsidRDefault="0021579F" w:rsidP="005F1980">
            <w:pPr>
              <w:pStyle w:val="bodyindent"/>
              <w:spacing w:line="240" w:lineRule="auto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1F768F21" w14:textId="77777777" w:rsidTr="005F1980">
        <w:tc>
          <w:tcPr>
            <w:tcW w:w="1129" w:type="dxa"/>
          </w:tcPr>
          <w:p w14:paraId="18EFC88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1ECAFFF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349_1350delGT (p.R451Gfs*8)</w:t>
            </w:r>
          </w:p>
        </w:tc>
        <w:tc>
          <w:tcPr>
            <w:tcW w:w="5793" w:type="dxa"/>
            <w:vMerge/>
          </w:tcPr>
          <w:p w14:paraId="3028920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7CE1FFE5" w14:textId="77777777" w:rsidTr="005F1980">
        <w:tc>
          <w:tcPr>
            <w:tcW w:w="1129" w:type="dxa"/>
          </w:tcPr>
          <w:p w14:paraId="225D992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PAHX</w:t>
            </w:r>
          </w:p>
        </w:tc>
        <w:tc>
          <w:tcPr>
            <w:tcW w:w="2982" w:type="dxa"/>
          </w:tcPr>
          <w:p w14:paraId="7BC8BDBC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35-2A&gt;G (p.Y46_R82del)</w:t>
            </w:r>
          </w:p>
        </w:tc>
        <w:tc>
          <w:tcPr>
            <w:tcW w:w="5793" w:type="dxa"/>
          </w:tcPr>
          <w:p w14:paraId="5F23D652" w14:textId="358FE043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0&lt;/Year&gt;&lt;RecNum&gt;328&lt;/RecNum&gt;&lt;DisplayText&gt;[44]&lt;/DisplayText&gt;&lt;record&gt;&lt;rec-number&gt;328&lt;/rec-number&gt;&lt;foreign-keys&gt;&lt;key app="EN" db-id="pps0t5a9e5rvf5exaac5wtrterxxvrdfzdv9" timestamp="1597315692"&gt;328&lt;/key&gt;&lt;/foreign-keys&gt;&lt;ref-type name="Journal Article"&gt;17&lt;/ref-type&gt;&lt;contributors&gt;&lt;authors&gt;&lt;author&gt;Jansen, G. A.&lt;/author&gt;&lt;author&gt;Hogenhout, E. M.&lt;/author&gt;&lt;author&gt;Ferdinandusse, S.&lt;/author&gt;&lt;author&gt;Waterham, H. R.&lt;/author&gt;&lt;author&gt;Ofman, R.&lt;/author&gt;&lt;author&gt;Jakobs, C.&lt;/author&gt;&lt;author&gt;Skjeldal, O. H.&lt;/author&gt;&lt;author&gt;Wanders, R. J.&lt;/author&gt;&lt;/authors&gt;&lt;/contributors&gt;&lt;auth-address&gt;Department of Pediatrics, Emma Children&amp;apos;s Hospital, University of Amsterdam, Academic Medical Centre, Amsterdam, The Netherlands.&lt;/auth-address&gt;&lt;titles&gt;&lt;title&gt;Human phytanoyl-CoA hydroxylase: resolution of the gene structure and the molecular basis of Refsum&amp;apos;s disease&lt;/title&gt;&lt;secondary-title&gt;Hum Mol Genet&lt;/secondary-title&gt;&lt;/titles&gt;&lt;periodical&gt;&lt;full-title&gt;Hum Mol Genet&lt;/full-title&gt;&lt;/periodical&gt;&lt;pages&gt;1195-200&lt;/pages&gt;&lt;volume&gt;9&lt;/volume&gt;&lt;number&gt;8&lt;/number&gt;&lt;keywords&gt;&lt;keyword&gt;Amino Acid Substitution&lt;/keyword&gt;&lt;keyword&gt;Base Sequence&lt;/keyword&gt;&lt;keyword&gt;DNA Mutational Analysis&lt;/keyword&gt;&lt;keyword&gt;Exons&lt;/keyword&gt;&lt;keyword&gt;Humans&lt;/keyword&gt;&lt;keyword&gt;Introns&lt;/keyword&gt;&lt;keyword&gt;Mixed Function Oxygenases/*genetics&lt;/keyword&gt;&lt;keyword&gt;Molecular Sequence Data&lt;/keyword&gt;&lt;keyword&gt;*Point Mutation&lt;/keyword&gt;&lt;keyword&gt;Refsum Disease/*enzymology/*genetics&lt;/keyword&gt;&lt;keyword&gt;*Sequence Deletion&lt;/keyword&gt;&lt;/keywords&gt;&lt;dates&gt;&lt;year&gt;2000&lt;/year&gt;&lt;pub-dates&gt;&lt;date&gt;May 1&lt;/date&gt;&lt;/pub-dates&gt;&lt;/dates&gt;&lt;isbn&gt;0964-6906 (Print)&amp;#xD;0964-6906 (Linking)&lt;/isbn&gt;&lt;accession-num&gt;10767344&lt;/accession-num&gt;&lt;urls&gt;&lt;related-urls&gt;&lt;url&gt;https://www.ncbi.nlm.nih.gov/pubmed/10767344&lt;/url&gt;&lt;/related-urls&gt;&lt;/urls&gt;&lt;electronic-resource-num&gt;10.1093/hmg/9.8.119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585FEFE" w14:textId="77777777" w:rsidTr="005F1980">
        <w:tc>
          <w:tcPr>
            <w:tcW w:w="1129" w:type="dxa"/>
          </w:tcPr>
          <w:p w14:paraId="0522FAEB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A00AD4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4delT (p.L55fs*12 )</w:t>
            </w:r>
          </w:p>
        </w:tc>
        <w:tc>
          <w:tcPr>
            <w:tcW w:w="5793" w:type="dxa"/>
          </w:tcPr>
          <w:p w14:paraId="7703BD67" w14:textId="2614D7D5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YW5zZW48L0F1dGhvcj48WWVhcj4xOTk3PC9ZZWFyPjxS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YW5zZW48L0F1dGhvcj48WWVhcj4xOTk3PC9ZZWFyPjxS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A82F983" w14:textId="77777777" w:rsidTr="005F1980">
        <w:tc>
          <w:tcPr>
            <w:tcW w:w="1129" w:type="dxa"/>
          </w:tcPr>
          <w:p w14:paraId="609449BC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3DDADFB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44C&gt;G (p.R82G)</w:t>
            </w:r>
          </w:p>
        </w:tc>
        <w:tc>
          <w:tcPr>
            <w:tcW w:w="5793" w:type="dxa"/>
          </w:tcPr>
          <w:p w14:paraId="5A683340" w14:textId="1AB4E706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Nonsyndromic cleft lip and palate </w:t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eWx3YXJkPC9BdXRob3I+PFllYXI+MjAxNjwvWWVhcj48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eWx3YXJkPC9BdXRob3I+PFllYXI+MjAxNjwvWWVhcj48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6]</w:t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7B62167C" w14:textId="77777777" w:rsidTr="005F1980">
        <w:tc>
          <w:tcPr>
            <w:tcW w:w="1129" w:type="dxa"/>
          </w:tcPr>
          <w:p w14:paraId="3DAAF99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3352DD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47A&gt;T (p.N83Y)</w:t>
            </w:r>
          </w:p>
        </w:tc>
        <w:tc>
          <w:tcPr>
            <w:tcW w:w="5793" w:type="dxa"/>
          </w:tcPr>
          <w:p w14:paraId="0A2CFFE8" w14:textId="09A6997B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4&lt;/Year&gt;&lt;RecNum&gt;330&lt;/RecNum&gt;&lt;DisplayText&gt;[47]&lt;/DisplayText&gt;&lt;record&gt;&lt;rec-number&gt;330&lt;/rec-number&gt;&lt;foreign-keys&gt;&lt;key app="EN" db-id="pps0t5a9e5rvf5exaac5wtrterxxvrdfzdv9" timestamp="1597315692"&gt;330&lt;/key&gt;&lt;/foreign-keys&gt;&lt;ref-type name="Journal Article"&gt;17&lt;/ref-type&gt;&lt;contributors&gt;&lt;authors&gt;&lt;author&gt;Jansen, G. A.&lt;/author&gt;&lt;author&gt;Waterham, H. R.&lt;/author&gt;&lt;author&gt;Wanders, R. J.&lt;/author&gt;&lt;/authors&gt;&lt;/contributors&gt;&lt;auth-address&gt;Laboratory of Genetic Metabolic Diseases, Department of Clinical Chemistry, Academic Medical Centre, University of Amsterdam, Amsterdam, The Netherlands.&lt;/auth-address&gt;&lt;titles&gt;&lt;title&gt;Molecular basis of Refsum disease: sequence variations in phytanoyl-CoA hydroxylase (PHYH) and the PTS2 receptor (PEX7)&lt;/title&gt;&lt;secondary-title&gt;Hum Mutat&lt;/secondary-title&gt;&lt;/titles&gt;&lt;periodical&gt;&lt;full-title&gt;Hum Mutat&lt;/full-title&gt;&lt;/periodical&gt;&lt;pages&gt;209-18&lt;/pages&gt;&lt;volume&gt;23&lt;/volume&gt;&lt;number&gt;3&lt;/number&gt;&lt;keywords&gt;&lt;keyword&gt;Animals&lt;/keyword&gt;&lt;keyword&gt;Base Sequence/genetics&lt;/keyword&gt;&lt;keyword&gt;Gene Duplication&lt;/keyword&gt;&lt;keyword&gt;Genetic Variation/*genetics&lt;/keyword&gt;&lt;keyword&gt;Humans&lt;/keyword&gt;&lt;keyword&gt;Mixed Function Oxygenases/*genetics&lt;/keyword&gt;&lt;keyword&gt;Molecular Sequence Data&lt;/keyword&gt;&lt;keyword&gt;Mutation, Missense/genetics&lt;/keyword&gt;&lt;keyword&gt;Peroxisomal Targeting Signal 2 Receptor&lt;/keyword&gt;&lt;keyword&gt;Phenotype&lt;/keyword&gt;&lt;keyword&gt;Receptors, Cytoplasmic and Nuclear/*genetics&lt;/keyword&gt;&lt;keyword&gt;Refsum Disease/*genetics&lt;/keyword&gt;&lt;keyword&gt;Sequence Deletion/genetics&lt;/keyword&gt;&lt;/keywords&gt;&lt;dates&gt;&lt;year&gt;2004&lt;/year&gt;&lt;pub-dates&gt;&lt;date&gt;Mar&lt;/date&gt;&lt;/pub-dates&gt;&lt;/dates&gt;&lt;isbn&gt;1098-1004 (Electronic)&amp;#xD;1059-7794 (Linking)&lt;/isbn&gt;&lt;accession-num&gt;14974078&lt;/accession-num&gt;&lt;urls&gt;&lt;related-urls&gt;&lt;url&gt;https://www.ncbi.nlm.nih.gov/pubmed/14974078&lt;/url&gt;&lt;/related-urls&gt;&lt;/urls&gt;&lt;electronic-resource-num&gt;10.1002/humu.1031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31E98ACF" w14:textId="77777777" w:rsidTr="005F1980">
        <w:tc>
          <w:tcPr>
            <w:tcW w:w="1129" w:type="dxa"/>
          </w:tcPr>
          <w:p w14:paraId="7D057D8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  <w:vAlign w:val="bottom"/>
          </w:tcPr>
          <w:p w14:paraId="56AD358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258_265del (p.E86fs*26)</w:t>
            </w:r>
          </w:p>
        </w:tc>
        <w:tc>
          <w:tcPr>
            <w:tcW w:w="5793" w:type="dxa"/>
          </w:tcPr>
          <w:p w14:paraId="4DEA55C7" w14:textId="01C0C197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4&lt;/Year&gt;&lt;RecNum&gt;330&lt;/RecNum&gt;&lt;DisplayText&gt;[47]&lt;/DisplayText&gt;&lt;record&gt;&lt;rec-number&gt;330&lt;/rec-number&gt;&lt;foreign-keys&gt;&lt;key app="EN" db-id="pps0t5a9e5rvf5exaac5wtrterxxvrdfzdv9" timestamp="1597315692"&gt;330&lt;/key&gt;&lt;/foreign-keys&gt;&lt;ref-type name="Journal Article"&gt;17&lt;/ref-type&gt;&lt;contributors&gt;&lt;authors&gt;&lt;author&gt;Jansen, G. A.&lt;/author&gt;&lt;author&gt;Waterham, H. R.&lt;/author&gt;&lt;author&gt;Wanders, R. J.&lt;/author&gt;&lt;/authors&gt;&lt;/contributors&gt;&lt;auth-address&gt;Laboratory of Genetic Metabolic Diseases, Department of Clinical Chemistry, Academic Medical Centre, University of Amsterdam, Amsterdam, The Netherlands.&lt;/auth-address&gt;&lt;titles&gt;&lt;title&gt;Molecular basis of Refsum disease: sequence variations in phytanoyl-CoA hydroxylase (PHYH) and the PTS2 receptor (PEX7)&lt;/title&gt;&lt;secondary-title&gt;Hum Mutat&lt;/secondary-title&gt;&lt;/titles&gt;&lt;periodical&gt;&lt;full-title&gt;Hum Mutat&lt;/full-title&gt;&lt;/periodical&gt;&lt;pages&gt;209-18&lt;/pages&gt;&lt;volume&gt;23&lt;/volume&gt;&lt;number&gt;3&lt;/number&gt;&lt;keywords&gt;&lt;keyword&gt;Animals&lt;/keyword&gt;&lt;keyword&gt;Base Sequence/genetics&lt;/keyword&gt;&lt;keyword&gt;Gene Duplication&lt;/keyword&gt;&lt;keyword&gt;Genetic Variation/*genetics&lt;/keyword&gt;&lt;keyword&gt;Humans&lt;/keyword&gt;&lt;keyword&gt;Mixed Function Oxygenases/*genetics&lt;/keyword&gt;&lt;keyword&gt;Molecular Sequence Data&lt;/keyword&gt;&lt;keyword&gt;Mutation, Missense/genetics&lt;/keyword&gt;&lt;keyword&gt;Peroxisomal Targeting Signal 2 Receptor&lt;/keyword&gt;&lt;keyword&gt;Phenotype&lt;/keyword&gt;&lt;keyword&gt;Receptors, Cytoplasmic and Nuclear/*genetics&lt;/keyword&gt;&lt;keyword&gt;Refsum Disease/*genetics&lt;/keyword&gt;&lt;keyword&gt;Sequence Deletion/genetics&lt;/keyword&gt;&lt;/keywords&gt;&lt;dates&gt;&lt;year&gt;2004&lt;/year&gt;&lt;pub-dates&gt;&lt;date&gt;Mar&lt;/date&gt;&lt;/pub-dates&gt;&lt;/dates&gt;&lt;isbn&gt;1098-1004 (Electronic)&amp;#xD;1059-7794 (Linking)&lt;/isbn&gt;&lt;accession-num&gt;14974078&lt;/accession-num&gt;&lt;urls&gt;&lt;related-urls&gt;&lt;url&gt;https://www.ncbi.nlm.nih.gov/pubmed/14974078&lt;/url&gt;&lt;/related-urls&gt;&lt;/urls&gt;&lt;electronic-resource-num&gt;10.1002/humu.1031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F8F2104" w14:textId="77777777" w:rsidTr="005F1980">
        <w:tc>
          <w:tcPr>
            <w:tcW w:w="1129" w:type="dxa"/>
          </w:tcPr>
          <w:p w14:paraId="677F070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  <w:vAlign w:val="bottom"/>
          </w:tcPr>
          <w:p w14:paraId="0F3DA3F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375_376delGG (p.E126fs*1)</w:t>
            </w:r>
          </w:p>
        </w:tc>
        <w:tc>
          <w:tcPr>
            <w:tcW w:w="5793" w:type="dxa"/>
          </w:tcPr>
          <w:p w14:paraId="4AC7D6FA" w14:textId="7F1F68EC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4&lt;/Year&gt;&lt;RecNum&gt;330&lt;/RecNum&gt;&lt;DisplayText&gt;[47]&lt;/DisplayText&gt;&lt;record&gt;&lt;rec-number&gt;330&lt;/rec-number&gt;&lt;foreign-keys&gt;&lt;key app="EN" db-id="pps0t5a9e5rvf5exaac5wtrterxxvrdfzdv9" timestamp="1597315692"&gt;330&lt;/key&gt;&lt;/foreign-keys&gt;&lt;ref-type name="Journal Article"&gt;17&lt;/ref-type&gt;&lt;contributors&gt;&lt;authors&gt;&lt;author&gt;Jansen, G. A.&lt;/author&gt;&lt;author&gt;Waterham, H. R.&lt;/author&gt;&lt;author&gt;Wanders, R. J.&lt;/author&gt;&lt;/authors&gt;&lt;/contributors&gt;&lt;auth-address&gt;Laboratory of Genetic Metabolic Diseases, Department of Clinical Chemistry, Academic Medical Centre, University of Amsterdam, Amsterdam, The Netherlands.&lt;/auth-address&gt;&lt;titles&gt;&lt;title&gt;Molecular basis of Refsum disease: sequence variations in phytanoyl-CoA hydroxylase (PHYH) and the PTS2 receptor (PEX7)&lt;/title&gt;&lt;secondary-title&gt;Hum Mutat&lt;/secondary-title&gt;&lt;/titles&gt;&lt;periodical&gt;&lt;full-title&gt;Hum Mutat&lt;/full-title&gt;&lt;/periodical&gt;&lt;pages&gt;209-18&lt;/pages&gt;&lt;volume&gt;23&lt;/volume&gt;&lt;number&gt;3&lt;/number&gt;&lt;keywords&gt;&lt;keyword&gt;Animals&lt;/keyword&gt;&lt;keyword&gt;Base Sequence/genetics&lt;/keyword&gt;&lt;keyword&gt;Gene Duplication&lt;/keyword&gt;&lt;keyword&gt;Genetic Variation/*genetics&lt;/keyword&gt;&lt;keyword&gt;Humans&lt;/keyword&gt;&lt;keyword&gt;Mixed Function Oxygenases/*genetics&lt;/keyword&gt;&lt;keyword&gt;Molecular Sequence Data&lt;/keyword&gt;&lt;keyword&gt;Mutation, Missense/genetics&lt;/keyword&gt;&lt;keyword&gt;Peroxisomal Targeting Signal 2 Receptor&lt;/keyword&gt;&lt;keyword&gt;Phenotype&lt;/keyword&gt;&lt;keyword&gt;Receptors, Cytoplasmic and Nuclear/*genetics&lt;/keyword&gt;&lt;keyword&gt;Refsum Disease/*genetics&lt;/keyword&gt;&lt;keyword&gt;Sequence Deletion/genetics&lt;/keyword&gt;&lt;/keywords&gt;&lt;dates&gt;&lt;year&gt;2004&lt;/year&gt;&lt;pub-dates&gt;&lt;date&gt;Mar&lt;/date&gt;&lt;/pub-dates&gt;&lt;/dates&gt;&lt;isbn&gt;1098-1004 (Electronic)&amp;#xD;1059-7794 (Linking)&lt;/isbn&gt;&lt;accession-num&gt;14974078&lt;/accession-num&gt;&lt;urls&gt;&lt;related-urls&gt;&lt;url&gt;https://www.ncbi.nlm.nih.gov/pubmed/14974078&lt;/url&gt;&lt;/related-urls&gt;&lt;/urls&gt;&lt;electronic-resource-num&gt;10.1002/humu.1031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0AD9CCF8" w14:textId="77777777" w:rsidTr="005F1980">
        <w:tc>
          <w:tcPr>
            <w:tcW w:w="1129" w:type="dxa"/>
          </w:tcPr>
          <w:p w14:paraId="60F27B6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1742BD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color w:val="000000"/>
                <w:sz w:val="20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12_675del (p.E138_W225del)</w:t>
            </w:r>
          </w:p>
        </w:tc>
        <w:tc>
          <w:tcPr>
            <w:tcW w:w="5793" w:type="dxa"/>
          </w:tcPr>
          <w:p w14:paraId="70C32E72" w14:textId="6863F6A0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Chahal&lt;/Author&gt;&lt;Year&gt;1998&lt;/Year&gt;&lt;RecNum&gt;114&lt;/RecNum&gt;&lt;DisplayText&gt;[48]&lt;/DisplayText&gt;&lt;record&gt;&lt;rec-number&gt;114&lt;/rec-number&gt;&lt;foreign-keys&gt;&lt;key app="EN" db-id="pps0t5a9e5rvf5exaac5wtrterxxvrdfzdv9" timestamp="1597315692"&gt;114&lt;/key&gt;&lt;/foreign-keys&gt;&lt;ref-type name="Journal Article"&gt;17&lt;/ref-type&gt;&lt;contributors&gt;&lt;authors&gt;&lt;author&gt;Chahal, A.&lt;/author&gt;&lt;author&gt;Khan, M.&lt;/author&gt;&lt;author&gt;Pai, S. G.&lt;/author&gt;&lt;author&gt;Barbosa, E.&lt;/author&gt;&lt;author&gt;Singh, I.&lt;/author&gt;&lt;/authors&gt;&lt;/contributors&gt;&lt;auth-address&gt;Department of Pediatrics, Medical University of South Carolina, Charleston 29425, USA.&lt;/auth-address&gt;&lt;titles&gt;&lt;title&gt;Restoration of phytanic acid oxidation in Refsum disease fibroblasts from patients with mutations in the phytanoyl-CoA hydroxylase gene&lt;/title&gt;&lt;secondary-title&gt;FEBS Lett&lt;/secondary-title&gt;&lt;/titles&gt;&lt;periodical&gt;&lt;full-title&gt;FEBS Lett&lt;/full-title&gt;&lt;/periodical&gt;&lt;pages&gt;119-22&lt;/pages&gt;&lt;volume&gt;429&lt;/volume&gt;&lt;number&gt;1&lt;/number&gt;&lt;keywords&gt;&lt;keyword&gt;Chromosome Mapping&lt;/keyword&gt;&lt;keyword&gt;Chromosomes, Human, Pair 10/genetics&lt;/keyword&gt;&lt;keyword&gt;Fibroblasts/enzymology&lt;/keyword&gt;&lt;keyword&gt;Humans&lt;/keyword&gt;&lt;keyword&gt;Mixed Function Oxygenases/*genetics/metabolism&lt;/keyword&gt;&lt;keyword&gt;Mutation&lt;/keyword&gt;&lt;keyword&gt;Oxidation-Reduction&lt;/keyword&gt;&lt;keyword&gt;Phytanic Acid/*metabolism&lt;/keyword&gt;&lt;keyword&gt;Refsum Disease/*enzymology/metabolism&lt;/keyword&gt;&lt;keyword&gt;Transfection&lt;/keyword&gt;&lt;/keywords&gt;&lt;dates&gt;&lt;year&gt;1998&lt;/year&gt;&lt;pub-dates&gt;&lt;date&gt;Jun 5&lt;/date&gt;&lt;/pub-dates&gt;&lt;/dates&gt;&lt;isbn&gt;0014-5793 (Print)&amp;#xD;0014-5793 (Linking)&lt;/isbn&gt;&lt;accession-num&gt;9657395&lt;/accession-num&gt;&lt;urls&gt;&lt;related-urls&gt;&lt;url&gt;https://www.ncbi.nlm.nih.gov/pubmed/9657395&lt;/url&gt;&lt;/related-urls&gt;&lt;/urls&gt;&lt;electronic-resource-num&gt;10.1016/s0014-5793(98)00575-4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2A6B9189" w14:textId="77777777" w:rsidTr="005F1980">
        <w:tc>
          <w:tcPr>
            <w:tcW w:w="1129" w:type="dxa"/>
          </w:tcPr>
          <w:p w14:paraId="6098FBD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  <w:vAlign w:val="bottom"/>
          </w:tcPr>
          <w:p w14:paraId="680163D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457delG (p.A152fs*5)</w:t>
            </w:r>
          </w:p>
        </w:tc>
        <w:tc>
          <w:tcPr>
            <w:tcW w:w="5793" w:type="dxa"/>
          </w:tcPr>
          <w:p w14:paraId="185FB33B" w14:textId="78FDDEF6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4&lt;/Year&gt;&lt;RecNum&gt;330&lt;/RecNum&gt;&lt;DisplayText&gt;[47]&lt;/DisplayText&gt;&lt;record&gt;&lt;rec-number&gt;330&lt;/rec-number&gt;&lt;foreign-keys&gt;&lt;key app="EN" db-id="pps0t5a9e5rvf5exaac5wtrterxxvrdfzdv9" timestamp="1597315692"&gt;330&lt;/key&gt;&lt;/foreign-keys&gt;&lt;ref-type name="Journal Article"&gt;17&lt;/ref-type&gt;&lt;contributors&gt;&lt;authors&gt;&lt;author&gt;Jansen, G. A.&lt;/author&gt;&lt;author&gt;Waterham, H. R.&lt;/author&gt;&lt;author&gt;Wanders, R. J.&lt;/author&gt;&lt;/authors&gt;&lt;/contributors&gt;&lt;auth-address&gt;Laboratory of Genetic Metabolic Diseases, Department of Clinical Chemistry, Academic Medical Centre, University of Amsterdam, Amsterdam, The Netherlands.&lt;/auth-address&gt;&lt;titles&gt;&lt;title&gt;Molecular basis of Refsum disease: sequence variations in phytanoyl-CoA hydroxylase (PHYH) and the PTS2 receptor (PEX7)&lt;/title&gt;&lt;secondary-title&gt;Hum Mutat&lt;/secondary-title&gt;&lt;/titles&gt;&lt;periodical&gt;&lt;full-title&gt;Hum Mutat&lt;/full-title&gt;&lt;/periodical&gt;&lt;pages&gt;209-18&lt;/pages&gt;&lt;volume&gt;23&lt;/volume&gt;&lt;number&gt;3&lt;/number&gt;&lt;keywords&gt;&lt;keyword&gt;Animals&lt;/keyword&gt;&lt;keyword&gt;Base Sequence/genetics&lt;/keyword&gt;&lt;keyword&gt;Gene Duplication&lt;/keyword&gt;&lt;keyword&gt;Genetic Variation/*genetics&lt;/keyword&gt;&lt;keyword&gt;Humans&lt;/keyword&gt;&lt;keyword&gt;Mixed Function Oxygenases/*genetics&lt;/keyword&gt;&lt;keyword&gt;Molecular Sequence Data&lt;/keyword&gt;&lt;keyword&gt;Mutation, Missense/genetics&lt;/keyword&gt;&lt;keyword&gt;Peroxisomal Targeting Signal 2 Receptor&lt;/keyword&gt;&lt;keyword&gt;Phenotype&lt;/keyword&gt;&lt;keyword&gt;Receptors, Cytoplasmic and Nuclear/*genetics&lt;/keyword&gt;&lt;keyword&gt;Refsum Disease/*genetics&lt;/keyword&gt;&lt;keyword&gt;Sequence Deletion/genetics&lt;/keyword&gt;&lt;/keywords&gt;&lt;dates&gt;&lt;year&gt;2004&lt;/year&gt;&lt;pub-dates&gt;&lt;date&gt;Mar&lt;/date&gt;&lt;/pub-dates&gt;&lt;/dates&gt;&lt;isbn&gt;1098-1004 (Electronic)&amp;#xD;1059-7794 (Linking)&lt;/isbn&gt;&lt;accession-num&gt;14974078&lt;/accession-num&gt;&lt;urls&gt;&lt;related-urls&gt;&lt;url&gt;https://www.ncbi.nlm.nih.gov/pubmed/14974078&lt;/url&gt;&lt;/related-urls&gt;&lt;/urls&gt;&lt;electronic-resource-num&gt;10.1002/humu.1031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7256F813" w14:textId="77777777" w:rsidTr="005F1980">
        <w:tc>
          <w:tcPr>
            <w:tcW w:w="1129" w:type="dxa"/>
          </w:tcPr>
          <w:p w14:paraId="7BBB09F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17A105C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97-2A&gt;G (p.A166fs*3)</w:t>
            </w:r>
          </w:p>
        </w:tc>
        <w:tc>
          <w:tcPr>
            <w:tcW w:w="5793" w:type="dxa"/>
          </w:tcPr>
          <w:p w14:paraId="52D28C23" w14:textId="563A4BE4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4&lt;/Year&gt;&lt;RecNum&gt;330&lt;/RecNum&gt;&lt;DisplayText&gt;[47]&lt;/DisplayText&gt;&lt;record&gt;&lt;rec-number&gt;330&lt;/rec-number&gt;&lt;foreign-keys&gt;&lt;key app="EN" db-id="pps0t5a9e5rvf5exaac5wtrterxxvrdfzdv9" timestamp="1597315692"&gt;330&lt;/key&gt;&lt;/foreign-keys&gt;&lt;ref-type name="Journal Article"&gt;17&lt;/ref-type&gt;&lt;contributors&gt;&lt;authors&gt;&lt;author&gt;Jansen, G. A.&lt;/author&gt;&lt;author&gt;Waterham, H. R.&lt;/author&gt;&lt;author&gt;Wanders, R. J.&lt;/author&gt;&lt;/authors&gt;&lt;/contributors&gt;&lt;auth-address&gt;Laboratory of Genetic Metabolic Diseases, Department of Clinical Chemistry, Academic Medical Centre, University of Amsterdam, Amsterdam, The Netherlands.&lt;/auth-address&gt;&lt;titles&gt;&lt;title&gt;Molecular basis of Refsum disease: sequence variations in phytanoyl-CoA hydroxylase (PHYH) and the PTS2 receptor (PEX7)&lt;/title&gt;&lt;secondary-title&gt;Hum Mutat&lt;/secondary-title&gt;&lt;/titles&gt;&lt;periodical&gt;&lt;full-title&gt;Hum Mutat&lt;/full-title&gt;&lt;/periodical&gt;&lt;pages&gt;209-18&lt;/pages&gt;&lt;volume&gt;23&lt;/volume&gt;&lt;number&gt;3&lt;/number&gt;&lt;keywords&gt;&lt;keyword&gt;Animals&lt;/keyword&gt;&lt;keyword&gt;Base Sequence/genetics&lt;/keyword&gt;&lt;keyword&gt;Gene Duplication&lt;/keyword&gt;&lt;keyword&gt;Genetic Variation/*genetics&lt;/keyword&gt;&lt;keyword&gt;Humans&lt;/keyword&gt;&lt;keyword&gt;Mixed Function Oxygenases/*genetics&lt;/keyword&gt;&lt;keyword&gt;Molecular Sequence Data&lt;/keyword&gt;&lt;keyword&gt;Mutation, Missense/genetics&lt;/keyword&gt;&lt;keyword&gt;Peroxisomal Targeting Signal 2 Receptor&lt;/keyword&gt;&lt;keyword&gt;Phenotype&lt;/keyword&gt;&lt;keyword&gt;Receptors, Cytoplasmic and Nuclear/*genetics&lt;/keyword&gt;&lt;keyword&gt;Refsum Disease/*genetics&lt;/keyword&gt;&lt;keyword&gt;Sequence Deletion/genetics&lt;/keyword&gt;&lt;/keywords&gt;&lt;dates&gt;&lt;year&gt;2004&lt;/year&gt;&lt;pub-dates&gt;&lt;date&gt;Mar&lt;/date&gt;&lt;/pub-dates&gt;&lt;/dates&gt;&lt;isbn&gt;1098-1004 (Electronic)&amp;#xD;1059-7794 (Linking)&lt;/isbn&gt;&lt;accession-num&gt;14974078&lt;/accession-num&gt;&lt;urls&gt;&lt;related-urls&gt;&lt;url&gt;https://www.ncbi.nlm.nih.gov/pubmed/14974078&lt;/url&gt;&lt;/related-urls&gt;&lt;/urls&gt;&lt;electronic-resource-num&gt;10.1002/humu.1031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44450CDC" w14:textId="77777777" w:rsidTr="005F1980">
        <w:tc>
          <w:tcPr>
            <w:tcW w:w="1129" w:type="dxa"/>
          </w:tcPr>
          <w:p w14:paraId="0D77D72F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986D74D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17C&gt;T (p.P173S)</w:t>
            </w:r>
          </w:p>
        </w:tc>
        <w:tc>
          <w:tcPr>
            <w:tcW w:w="5793" w:type="dxa"/>
          </w:tcPr>
          <w:p w14:paraId="54FE8BC6" w14:textId="06219AD4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0&lt;/Year&gt;&lt;RecNum&gt;328&lt;/RecNum&gt;&lt;DisplayText&gt;[44]&lt;/DisplayText&gt;&lt;record&gt;&lt;rec-number&gt;328&lt;/rec-number&gt;&lt;foreign-keys&gt;&lt;key app="EN" db-id="pps0t5a9e5rvf5exaac5wtrterxxvrdfzdv9" timestamp="1597315692"&gt;328&lt;/key&gt;&lt;/foreign-keys&gt;&lt;ref-type name="Journal Article"&gt;17&lt;/ref-type&gt;&lt;contributors&gt;&lt;authors&gt;&lt;author&gt;Jansen, G. A.&lt;/author&gt;&lt;author&gt;Hogenhout, E. M.&lt;/author&gt;&lt;author&gt;Ferdinandusse, S.&lt;/author&gt;&lt;author&gt;Waterham, H. R.&lt;/author&gt;&lt;author&gt;Ofman, R.&lt;/author&gt;&lt;author&gt;Jakobs, C.&lt;/author&gt;&lt;author&gt;Skjeldal, O. H.&lt;/author&gt;&lt;author&gt;Wanders, R. J.&lt;/author&gt;&lt;/authors&gt;&lt;/contributors&gt;&lt;auth-address&gt;Department of Pediatrics, Emma Children&amp;apos;s Hospital, University of Amsterdam, Academic Medical Centre, Amsterdam, The Netherlands.&lt;/auth-address&gt;&lt;titles&gt;&lt;title&gt;Human phytanoyl-CoA hydroxylase: resolution of the gene structure and the molecular basis of Refsum&amp;apos;s disease&lt;/title&gt;&lt;secondary-title&gt;Hum Mol Genet&lt;/secondary-title&gt;&lt;/titles&gt;&lt;periodical&gt;&lt;full-title&gt;Hum Mol Genet&lt;/full-title&gt;&lt;/periodical&gt;&lt;pages&gt;1195-200&lt;/pages&gt;&lt;volume&gt;9&lt;/volume&gt;&lt;number&gt;8&lt;/number&gt;&lt;keywords&gt;&lt;keyword&gt;Amino Acid Substitution&lt;/keyword&gt;&lt;keyword&gt;Base Sequence&lt;/keyword&gt;&lt;keyword&gt;DNA Mutational Analysis&lt;/keyword&gt;&lt;keyword&gt;Exons&lt;/keyword&gt;&lt;keyword&gt;Humans&lt;/keyword&gt;&lt;keyword&gt;Introns&lt;/keyword&gt;&lt;keyword&gt;Mixed Function Oxygenases/*genetics&lt;/keyword&gt;&lt;keyword&gt;Molecular Sequence Data&lt;/keyword&gt;&lt;keyword&gt;*Point Mutation&lt;/keyword&gt;&lt;keyword&gt;Refsum Disease/*enzymology/*genetics&lt;/keyword&gt;&lt;keyword&gt;*Sequence Deletion&lt;/keyword&gt;&lt;/keywords&gt;&lt;dates&gt;&lt;year&gt;2000&lt;/year&gt;&lt;pub-dates&gt;&lt;date&gt;May 1&lt;/date&gt;&lt;/pub-dates&gt;&lt;/dates&gt;&lt;isbn&gt;0964-6906 (Print)&amp;#xD;0964-6906 (Linking)&lt;/isbn&gt;&lt;accession-num&gt;10767344&lt;/accession-num&gt;&lt;urls&gt;&lt;related-urls&gt;&lt;url&gt;https://www.ncbi.nlm.nih.gov/pubmed/10767344&lt;/url&gt;&lt;/related-urls&gt;&lt;/urls&gt;&lt;electronic-resource-num&gt;10.1093/hmg/9.8.119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0935261" w14:textId="77777777" w:rsidTr="005F1980">
        <w:tc>
          <w:tcPr>
            <w:tcW w:w="1129" w:type="dxa"/>
          </w:tcPr>
          <w:p w14:paraId="280B3D4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23A68B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24A&gt;G (p.H175R)</w:t>
            </w:r>
          </w:p>
        </w:tc>
        <w:tc>
          <w:tcPr>
            <w:tcW w:w="5793" w:type="dxa"/>
          </w:tcPr>
          <w:p w14:paraId="25D11159" w14:textId="05236B2E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4&lt;/Year&gt;&lt;RecNum&gt;330&lt;/RecNum&gt;&lt;DisplayText&gt;[47]&lt;/DisplayText&gt;&lt;record&gt;&lt;rec-number&gt;330&lt;/rec-number&gt;&lt;foreign-keys&gt;&lt;key app="EN" db-id="pps0t5a9e5rvf5exaac5wtrterxxvrdfzdv9" timestamp="1597315692"&gt;330&lt;/key&gt;&lt;/foreign-keys&gt;&lt;ref-type name="Journal Article"&gt;17&lt;/ref-type&gt;&lt;contributors&gt;&lt;authors&gt;&lt;author&gt;Jansen, G. A.&lt;/author&gt;&lt;author&gt;Waterham, H. R.&lt;/author&gt;&lt;author&gt;Wanders, R. J.&lt;/author&gt;&lt;/authors&gt;&lt;/contributors&gt;&lt;auth-address&gt;Laboratory of Genetic Metabolic Diseases, Department of Clinical Chemistry, Academic Medical Centre, University of Amsterdam, Amsterdam, The Netherlands.&lt;/auth-address&gt;&lt;titles&gt;&lt;title&gt;Molecular basis of Refsum disease: sequence variations in phytanoyl-CoA hydroxylase (PHYH) and the PTS2 receptor (PEX7)&lt;/title&gt;&lt;secondary-title&gt;Hum Mutat&lt;/secondary-title&gt;&lt;/titles&gt;&lt;periodical&gt;&lt;full-title&gt;Hum Mutat&lt;/full-title&gt;&lt;/periodical&gt;&lt;pages&gt;209-18&lt;/pages&gt;&lt;volume&gt;23&lt;/volume&gt;&lt;number&gt;3&lt;/number&gt;&lt;keywords&gt;&lt;keyword&gt;Animals&lt;/keyword&gt;&lt;keyword&gt;Base Sequence/genetics&lt;/keyword&gt;&lt;keyword&gt;Gene Duplication&lt;/keyword&gt;&lt;keyword&gt;Genetic Variation/*genetics&lt;/keyword&gt;&lt;keyword&gt;Humans&lt;/keyword&gt;&lt;keyword&gt;Mixed Function Oxygenases/*genetics&lt;/keyword&gt;&lt;keyword&gt;Molecular Sequence Data&lt;/keyword&gt;&lt;keyword&gt;Mutation, Missense/genetics&lt;/keyword&gt;&lt;keyword&gt;Peroxisomal Targeting Signal 2 Receptor&lt;/keyword&gt;&lt;keyword&gt;Phenotype&lt;/keyword&gt;&lt;keyword&gt;Receptors, Cytoplasmic and Nuclear/*genetics&lt;/keyword&gt;&lt;keyword&gt;Refsum Disease/*genetics&lt;/keyword&gt;&lt;keyword&gt;Sequence Deletion/genetics&lt;/keyword&gt;&lt;/keywords&gt;&lt;dates&gt;&lt;year&gt;2004&lt;/year&gt;&lt;pub-dates&gt;&lt;date&gt;Mar&lt;/date&gt;&lt;/pub-dates&gt;&lt;/dates&gt;&lt;isbn&gt;1098-1004 (Electronic)&amp;#xD;1059-7794 (Linking)&lt;/isbn&gt;&lt;accession-num&gt;14974078&lt;/accession-num&gt;&lt;urls&gt;&lt;related-urls&gt;&lt;url&gt;https://www.ncbi.nlm.nih.gov/pubmed/14974078&lt;/url&gt;&lt;/related-urls&gt;&lt;/urls&gt;&lt;electronic-resource-num&gt;10.1002/humu.1031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426EE7C" w14:textId="77777777" w:rsidTr="005F1980">
        <w:tc>
          <w:tcPr>
            <w:tcW w:w="1129" w:type="dxa"/>
          </w:tcPr>
          <w:p w14:paraId="0ECC454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D8AA02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26C&gt;A (p.Q176K)</w:t>
            </w:r>
          </w:p>
        </w:tc>
        <w:tc>
          <w:tcPr>
            <w:tcW w:w="5793" w:type="dxa"/>
          </w:tcPr>
          <w:p w14:paraId="5A2F5043" w14:textId="5952A01D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0&lt;/Year&gt;&lt;RecNum&gt;328&lt;/RecNum&gt;&lt;DisplayText&gt;[44]&lt;/DisplayText&gt;&lt;record&gt;&lt;rec-number&gt;328&lt;/rec-number&gt;&lt;foreign-keys&gt;&lt;key app="EN" db-id="pps0t5a9e5rvf5exaac5wtrterxxvrdfzdv9" timestamp="1597315692"&gt;328&lt;/key&gt;&lt;/foreign-keys&gt;&lt;ref-type name="Journal Article"&gt;17&lt;/ref-type&gt;&lt;contributors&gt;&lt;authors&gt;&lt;author&gt;Jansen, G. A.&lt;/author&gt;&lt;author&gt;Hogenhout, E. M.&lt;/author&gt;&lt;author&gt;Ferdinandusse, S.&lt;/author&gt;&lt;author&gt;Waterham, H. R.&lt;/author&gt;&lt;author&gt;Ofman, R.&lt;/author&gt;&lt;author&gt;Jakobs, C.&lt;/author&gt;&lt;author&gt;Skjeldal, O. H.&lt;/author&gt;&lt;author&gt;Wanders, R. J.&lt;/author&gt;&lt;/authors&gt;&lt;/contributors&gt;&lt;auth-address&gt;Department of Pediatrics, Emma Children&amp;apos;s Hospital, University of Amsterdam, Academic Medical Centre, Amsterdam, The Netherlands.&lt;/auth-address&gt;&lt;titles&gt;&lt;title&gt;Human phytanoyl-CoA hydroxylase: resolution of the gene structure and the molecular basis of Refsum&amp;apos;s disease&lt;/title&gt;&lt;secondary-title&gt;Hum Mol Genet&lt;/secondary-title&gt;&lt;/titles&gt;&lt;periodical&gt;&lt;full-title&gt;Hum Mol Genet&lt;/full-title&gt;&lt;/periodical&gt;&lt;pages&gt;1195-200&lt;/pages&gt;&lt;volume&gt;9&lt;/volume&gt;&lt;number&gt;8&lt;/number&gt;&lt;keywords&gt;&lt;keyword&gt;Amino Acid Substitution&lt;/keyword&gt;&lt;keyword&gt;Base Sequence&lt;/keyword&gt;&lt;keyword&gt;DNA Mutational Analysis&lt;/keyword&gt;&lt;keyword&gt;Exons&lt;/keyword&gt;&lt;keyword&gt;Humans&lt;/keyword&gt;&lt;keyword&gt;Introns&lt;/keyword&gt;&lt;keyword&gt;Mixed Function Oxygenases/*genetics&lt;/keyword&gt;&lt;keyword&gt;Molecular Sequence Data&lt;/keyword&gt;&lt;keyword&gt;*Point Mutation&lt;/keyword&gt;&lt;keyword&gt;Refsum Disease/*enzymology/*genetics&lt;/keyword&gt;&lt;keyword&gt;*Sequence Deletion&lt;/keyword&gt;&lt;/keywords&gt;&lt;dates&gt;&lt;year&gt;2000&lt;/year&gt;&lt;pub-dates&gt;&lt;date&gt;May 1&lt;/date&gt;&lt;/pub-dates&gt;&lt;/dates&gt;&lt;isbn&gt;0964-6906 (Print)&amp;#xD;0964-6906 (Linking)&lt;/isbn&gt;&lt;accession-num&gt;10767344&lt;/accession-num&gt;&lt;urls&gt;&lt;related-urls&gt;&lt;url&gt;https://www.ncbi.nlm.nih.gov/pubmed/10767344&lt;/url&gt;&lt;/related-urls&gt;&lt;/urls&gt;&lt;electronic-resource-num&gt;10.1093/hmg/9.8.119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05603A36" w14:textId="77777777" w:rsidTr="005F1980">
        <w:tc>
          <w:tcPr>
            <w:tcW w:w="1129" w:type="dxa"/>
          </w:tcPr>
          <w:p w14:paraId="4497E43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21ACB4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30A&gt;G (p.N177G)</w:t>
            </w:r>
          </w:p>
        </w:tc>
        <w:tc>
          <w:tcPr>
            <w:tcW w:w="5793" w:type="dxa"/>
          </w:tcPr>
          <w:p w14:paraId="28F62117" w14:textId="1A1D19C5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0&lt;/Year&gt;&lt;RecNum&gt;328&lt;/RecNum&gt;&lt;DisplayText&gt;[44]&lt;/DisplayText&gt;&lt;record&gt;&lt;rec-number&gt;328&lt;/rec-number&gt;&lt;foreign-keys&gt;&lt;key app="EN" db-id="pps0t5a9e5rvf5exaac5wtrterxxvrdfzdv9" timestamp="1597315692"&gt;328&lt;/key&gt;&lt;/foreign-keys&gt;&lt;ref-type name="Journal Article"&gt;17&lt;/ref-type&gt;&lt;contributors&gt;&lt;authors&gt;&lt;author&gt;Jansen, G. A.&lt;/author&gt;&lt;author&gt;Hogenhout, E. M.&lt;/author&gt;&lt;author&gt;Ferdinandusse, S.&lt;/author&gt;&lt;author&gt;Waterham, H. R.&lt;/author&gt;&lt;author&gt;Ofman, R.&lt;/author&gt;&lt;author&gt;Jakobs, C.&lt;/author&gt;&lt;author&gt;Skjeldal, O. H.&lt;/author&gt;&lt;author&gt;Wanders, R. J.&lt;/author&gt;&lt;/authors&gt;&lt;/contributors&gt;&lt;auth-address&gt;Department of Pediatrics, Emma Children&amp;apos;s Hospital, University of Amsterdam, Academic Medical Centre, Amsterdam, The Netherlands.&lt;/auth-address&gt;&lt;titles&gt;&lt;title&gt;Human phytanoyl-CoA hydroxylase: resolution of the gene structure and the molecular basis of Refsum&amp;apos;s disease&lt;/title&gt;&lt;secondary-title&gt;Hum Mol Genet&lt;/secondary-title&gt;&lt;/titles&gt;&lt;periodical&gt;&lt;full-title&gt;Hum Mol Genet&lt;/full-title&gt;&lt;/periodical&gt;&lt;pages&gt;1195-200&lt;/pages&gt;&lt;volume&gt;9&lt;/volume&gt;&lt;number&gt;8&lt;/number&gt;&lt;keywords&gt;&lt;keyword&gt;Amino Acid Substitution&lt;/keyword&gt;&lt;keyword&gt;Base Sequence&lt;/keyword&gt;&lt;keyword&gt;DNA Mutational Analysis&lt;/keyword&gt;&lt;keyword&gt;Exons&lt;/keyword&gt;&lt;keyword&gt;Humans&lt;/keyword&gt;&lt;keyword&gt;Introns&lt;/keyword&gt;&lt;keyword&gt;Mixed Function Oxygenases/*genetics&lt;/keyword&gt;&lt;keyword&gt;Molecular Sequence Data&lt;/keyword&gt;&lt;keyword&gt;*Point Mutation&lt;/keyword&gt;&lt;keyword&gt;Refsum Disease/*enzymology/*genetics&lt;/keyword&gt;&lt;keyword&gt;*Sequence Deletion&lt;/keyword&gt;&lt;/keywords&gt;&lt;dates&gt;&lt;year&gt;2000&lt;/year&gt;&lt;pub-dates&gt;&lt;date&gt;May 1&lt;/date&gt;&lt;/pub-dates&gt;&lt;/dates&gt;&lt;isbn&gt;0964-6906 (Print)&amp;#xD;0964-6906 (Linking)&lt;/isbn&gt;&lt;accession-num&gt;10767344&lt;/accession-num&gt;&lt;urls&gt;&lt;related-urls&gt;&lt;url&gt;https://www.ncbi.nlm.nih.gov/pubmed/10767344&lt;/url&gt;&lt;/related-urls&gt;&lt;/urls&gt;&lt;electronic-resource-num&gt;10.1093/hmg/9.8.119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02FAECB9" w14:textId="77777777" w:rsidTr="005F1980">
        <w:tc>
          <w:tcPr>
            <w:tcW w:w="1129" w:type="dxa"/>
          </w:tcPr>
          <w:p w14:paraId="57A5EEB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3C3350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76_577insGCC (p.192_193insA)</w:t>
            </w:r>
          </w:p>
        </w:tc>
        <w:tc>
          <w:tcPr>
            <w:tcW w:w="5793" w:type="dxa"/>
          </w:tcPr>
          <w:p w14:paraId="42D51106" w14:textId="6E1DB003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0&lt;/Year&gt;&lt;RecNum&gt;328&lt;/RecNum&gt;&lt;DisplayText&gt;[44]&lt;/DisplayText&gt;&lt;record&gt;&lt;rec-number&gt;328&lt;/rec-number&gt;&lt;foreign-keys&gt;&lt;key app="EN" db-id="pps0t5a9e5rvf5exaac5wtrterxxvrdfzdv9" timestamp="1597315692"&gt;328&lt;/key&gt;&lt;/foreign-keys&gt;&lt;ref-type name="Journal Article"&gt;17&lt;/ref-type&gt;&lt;contributors&gt;&lt;authors&gt;&lt;author&gt;Jansen, G. A.&lt;/author&gt;&lt;author&gt;Hogenhout, E. M.&lt;/author&gt;&lt;author&gt;Ferdinandusse, S.&lt;/author&gt;&lt;author&gt;Waterham, H. R.&lt;/author&gt;&lt;author&gt;Ofman, R.&lt;/author&gt;&lt;author&gt;Jakobs, C.&lt;/author&gt;&lt;author&gt;Skjeldal, O. H.&lt;/author&gt;&lt;author&gt;Wanders, R. J.&lt;/author&gt;&lt;/authors&gt;&lt;/contributors&gt;&lt;auth-address&gt;Department of Pediatrics, Emma Children&amp;apos;s Hospital, University of Amsterdam, Academic Medical Centre, Amsterdam, The Netherlands.&lt;/auth-address&gt;&lt;titles&gt;&lt;title&gt;Human phytanoyl-CoA hydroxylase: resolution of the gene structure and the molecular basis of Refsum&amp;apos;s disease&lt;/title&gt;&lt;secondary-title&gt;Hum Mol Genet&lt;/secondary-title&gt;&lt;/titles&gt;&lt;periodical&gt;&lt;full-title&gt;Hum Mol Genet&lt;/full-title&gt;&lt;/periodical&gt;&lt;pages&gt;1195-200&lt;/pages&gt;&lt;volume&gt;9&lt;/volume&gt;&lt;number&gt;8&lt;/number&gt;&lt;keywords&gt;&lt;keyword&gt;Amino Acid Substitution&lt;/keyword&gt;&lt;keyword&gt;Base Sequence&lt;/keyword&gt;&lt;keyword&gt;DNA Mutational Analysis&lt;/keyword&gt;&lt;keyword&gt;Exons&lt;/keyword&gt;&lt;keyword&gt;Humans&lt;/keyword&gt;&lt;keyword&gt;Introns&lt;/keyword&gt;&lt;keyword&gt;Mixed Function Oxygenases/*genetics&lt;/keyword&gt;&lt;keyword&gt;Molecular Sequence Data&lt;/keyword&gt;&lt;keyword&gt;*Point Mutation&lt;/keyword&gt;&lt;keyword&gt;Refsum Disease/*enzymology/*genetics&lt;/keyword&gt;&lt;keyword&gt;*Sequence Deletion&lt;/keyword&gt;&lt;/keywords&gt;&lt;dates&gt;&lt;year&gt;2000&lt;/year&gt;&lt;pub-dates&gt;&lt;date&gt;May 1&lt;/date&gt;&lt;/pub-dates&gt;&lt;/dates&gt;&lt;isbn&gt;0964-6906 (Print)&amp;#xD;0964-6906 (Linking)&lt;/isbn&gt;&lt;accession-num&gt;10767344&lt;/accession-num&gt;&lt;urls&gt;&lt;related-urls&gt;&lt;url&gt;https://www.ncbi.nlm.nih.gov/pubmed/10767344&lt;/url&gt;&lt;/related-urls&gt;&lt;/urls&gt;&lt;electronic-resource-num&gt;10.1093/hmg/9.8.119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089BED9B" w14:textId="77777777" w:rsidTr="005F1980">
        <w:tc>
          <w:tcPr>
            <w:tcW w:w="1129" w:type="dxa"/>
          </w:tcPr>
          <w:p w14:paraId="6F582B0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476AF3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77T&gt;C (p.W193R)</w:t>
            </w:r>
          </w:p>
        </w:tc>
        <w:tc>
          <w:tcPr>
            <w:tcW w:w="5793" w:type="dxa"/>
          </w:tcPr>
          <w:p w14:paraId="782D9AE3" w14:textId="40F42F59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0&lt;/Year&gt;&lt;RecNum&gt;328&lt;/RecNum&gt;&lt;DisplayText&gt;[44]&lt;/DisplayText&gt;&lt;record&gt;&lt;rec-number&gt;328&lt;/rec-number&gt;&lt;foreign-keys&gt;&lt;key app="EN" db-id="pps0t5a9e5rvf5exaac5wtrterxxvrdfzdv9" timestamp="1597315692"&gt;328&lt;/key&gt;&lt;/foreign-keys&gt;&lt;ref-type name="Journal Article"&gt;17&lt;/ref-type&gt;&lt;contributors&gt;&lt;authors&gt;&lt;author&gt;Jansen, G. A.&lt;/author&gt;&lt;author&gt;Hogenhout, E. M.&lt;/author&gt;&lt;author&gt;Ferdinandusse, S.&lt;/author&gt;&lt;author&gt;Waterham, H. R.&lt;/author&gt;&lt;author&gt;Ofman, R.&lt;/author&gt;&lt;author&gt;Jakobs, C.&lt;/author&gt;&lt;author&gt;Skjeldal, O. H.&lt;/author&gt;&lt;author&gt;Wanders, R. J.&lt;/author&gt;&lt;/authors&gt;&lt;/contributors&gt;&lt;auth-address&gt;Department of Pediatrics, Emma Children&amp;apos;s Hospital, University of Amsterdam, Academic Medical Centre, Amsterdam, The Netherlands.&lt;/auth-address&gt;&lt;titles&gt;&lt;title&gt;Human phytanoyl-CoA hydroxylase: resolution of the gene structure and the molecular basis of Refsum&amp;apos;s disease&lt;/title&gt;&lt;secondary-title&gt;Hum Mol Genet&lt;/secondary-title&gt;&lt;/titles&gt;&lt;periodical&gt;&lt;full-title&gt;Hum Mol Genet&lt;/full-title&gt;&lt;/periodical&gt;&lt;pages&gt;1195-200&lt;/pages&gt;&lt;volume&gt;9&lt;/volume&gt;&lt;number&gt;8&lt;/number&gt;&lt;keywords&gt;&lt;keyword&gt;Amino Acid Substitution&lt;/keyword&gt;&lt;keyword&gt;Base Sequence&lt;/keyword&gt;&lt;keyword&gt;DNA Mutational Analysis&lt;/keyword&gt;&lt;keyword&gt;Exons&lt;/keyword&gt;&lt;keyword&gt;Humans&lt;/keyword&gt;&lt;keyword&gt;Introns&lt;/keyword&gt;&lt;keyword&gt;Mixed Function Oxygenases/*genetics&lt;/keyword&gt;&lt;keyword&gt;Molecular Sequence Data&lt;/keyword&gt;&lt;keyword&gt;*Point Mutation&lt;/keyword&gt;&lt;keyword&gt;Refsum Disease/*enzymology/*genetics&lt;/keyword&gt;&lt;keyword&gt;*Sequence Deletion&lt;/keyword&gt;&lt;/keywords&gt;&lt;dates&gt;&lt;year&gt;2000&lt;/year&gt;&lt;pub-dates&gt;&lt;date&gt;May 1&lt;/date&gt;&lt;/pub-dates&gt;&lt;/dates&gt;&lt;isbn&gt;0964-6906 (Print)&amp;#xD;0964-6906 (Linking)&lt;/isbn&gt;&lt;accession-num&gt;10767344&lt;/accession-num&gt;&lt;urls&gt;&lt;related-urls&gt;&lt;url&gt;https://www.ncbi.nlm.nih.gov/pubmed/10767344&lt;/url&gt;&lt;/related-urls&gt;&lt;/urls&gt;&lt;electronic-resource-num&gt;10.1093/hmg/9.8.119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7F5A5222" w14:textId="77777777" w:rsidTr="005F1980">
        <w:tc>
          <w:tcPr>
            <w:tcW w:w="1129" w:type="dxa"/>
          </w:tcPr>
          <w:p w14:paraId="60F6FF9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EB82B1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89G&gt;C (p.E197Q)</w:t>
            </w:r>
          </w:p>
        </w:tc>
        <w:tc>
          <w:tcPr>
            <w:tcW w:w="5793" w:type="dxa"/>
          </w:tcPr>
          <w:p w14:paraId="7A5A902F" w14:textId="4F59BA9B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0&lt;/Year&gt;&lt;RecNum&gt;328&lt;/RecNum&gt;&lt;DisplayText&gt;[44]&lt;/DisplayText&gt;&lt;record&gt;&lt;rec-number&gt;328&lt;/rec-number&gt;&lt;foreign-keys&gt;&lt;key app="EN" db-id="pps0t5a9e5rvf5exaac5wtrterxxvrdfzdv9" timestamp="1597315692"&gt;328&lt;/key&gt;&lt;/foreign-keys&gt;&lt;ref-type name="Journal Article"&gt;17&lt;/ref-type&gt;&lt;contributors&gt;&lt;authors&gt;&lt;author&gt;Jansen, G. A.&lt;/author&gt;&lt;author&gt;Hogenhout, E. M.&lt;/author&gt;&lt;author&gt;Ferdinandusse, S.&lt;/author&gt;&lt;author&gt;Waterham, H. R.&lt;/author&gt;&lt;author&gt;Ofman, R.&lt;/author&gt;&lt;author&gt;Jakobs, C.&lt;/author&gt;&lt;author&gt;Skjeldal, O. H.&lt;/author&gt;&lt;author&gt;Wanders, R. J.&lt;/author&gt;&lt;/authors&gt;&lt;/contributors&gt;&lt;auth-address&gt;Department of Pediatrics, Emma Children&amp;apos;s Hospital, University of Amsterdam, Academic Medical Centre, Amsterdam, The Netherlands.&lt;/auth-address&gt;&lt;titles&gt;&lt;title&gt;Human phytanoyl-CoA hydroxylase: resolution of the gene structure and the molecular basis of Refsum&amp;apos;s disease&lt;/title&gt;&lt;secondary-title&gt;Hum Mol Genet&lt;/secondary-title&gt;&lt;/titles&gt;&lt;periodical&gt;&lt;full-title&gt;Hum Mol Genet&lt;/full-title&gt;&lt;/periodical&gt;&lt;pages&gt;1195-200&lt;/pages&gt;&lt;volume&gt;9&lt;/volume&gt;&lt;number&gt;8&lt;/number&gt;&lt;keywords&gt;&lt;keyword&gt;Amino Acid Substitution&lt;/keyword&gt;&lt;keyword&gt;Base Sequence&lt;/keyword&gt;&lt;keyword&gt;DNA Mutational Analysis&lt;/keyword&gt;&lt;keyword&gt;Exons&lt;/keyword&gt;&lt;keyword&gt;Humans&lt;/keyword&gt;&lt;keyword&gt;Introns&lt;/keyword&gt;&lt;keyword&gt;Mixed Function Oxygenases/*genetics&lt;/keyword&gt;&lt;keyword&gt;Molecular Sequence Data&lt;/keyword&gt;&lt;keyword&gt;*Point Mutation&lt;/keyword&gt;&lt;keyword&gt;Refsum Disease/*enzymology/*genetics&lt;/keyword&gt;&lt;keyword&gt;*Sequence Deletion&lt;/keyword&gt;&lt;/keywords&gt;&lt;dates&gt;&lt;year&gt;2000&lt;/year&gt;&lt;pub-dates&gt;&lt;date&gt;May 1&lt;/date&gt;&lt;/pub-dates&gt;&lt;/dates&gt;&lt;isbn&gt;0964-6906 (Print)&amp;#xD;0964-6906 (Linking)&lt;/isbn&gt;&lt;accession-num&gt;10767344&lt;/accession-num&gt;&lt;urls&gt;&lt;related-urls&gt;&lt;url&gt;https://www.ncbi.nlm.nih.gov/pubmed/10767344&lt;/url&gt;&lt;/related-urls&gt;&lt;/urls&gt;&lt;electronic-resource-num&gt;10.1093/hmg/9.8.119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711E7BBC" w14:textId="77777777" w:rsidTr="005F1980">
        <w:tc>
          <w:tcPr>
            <w:tcW w:w="1129" w:type="dxa"/>
          </w:tcPr>
          <w:p w14:paraId="470DD45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8970BE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95A&gt;T (p.I199F)</w:t>
            </w:r>
          </w:p>
        </w:tc>
        <w:tc>
          <w:tcPr>
            <w:tcW w:w="5793" w:type="dxa"/>
          </w:tcPr>
          <w:p w14:paraId="55B08D02" w14:textId="0D45F32B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0&lt;/Year&gt;&lt;RecNum&gt;328&lt;/RecNum&gt;&lt;DisplayText&gt;[44]&lt;/DisplayText&gt;&lt;record&gt;&lt;rec-number&gt;328&lt;/rec-number&gt;&lt;foreign-keys&gt;&lt;key app="EN" db-id="pps0t5a9e5rvf5exaac5wtrterxxvrdfzdv9" timestamp="1597315692"&gt;328&lt;/key&gt;&lt;/foreign-keys&gt;&lt;ref-type name="Journal Article"&gt;17&lt;/ref-type&gt;&lt;contributors&gt;&lt;authors&gt;&lt;author&gt;Jansen, G. A.&lt;/author&gt;&lt;author&gt;Hogenhout, E. M.&lt;/author&gt;&lt;author&gt;Ferdinandusse, S.&lt;/author&gt;&lt;author&gt;Waterham, H. R.&lt;/author&gt;&lt;author&gt;Ofman, R.&lt;/author&gt;&lt;author&gt;Jakobs, C.&lt;/author&gt;&lt;author&gt;Skjeldal, O. H.&lt;/author&gt;&lt;author&gt;Wanders, R. J.&lt;/author&gt;&lt;/authors&gt;&lt;/contributors&gt;&lt;auth-address&gt;Department of Pediatrics, Emma Children&amp;apos;s Hospital, University of Amsterdam, Academic Medical Centre, Amsterdam, The Netherlands.&lt;/auth-address&gt;&lt;titles&gt;&lt;title&gt;Human phytanoyl-CoA hydroxylase: resolution of the gene structure and the molecular basis of Refsum&amp;apos;s disease&lt;/title&gt;&lt;secondary-title&gt;Hum Mol Genet&lt;/secondary-title&gt;&lt;/titles&gt;&lt;periodical&gt;&lt;full-title&gt;Hum Mol Genet&lt;/full-title&gt;&lt;/periodical&gt;&lt;pages&gt;1195-200&lt;/pages&gt;&lt;volume&gt;9&lt;/volume&gt;&lt;number&gt;8&lt;/number&gt;&lt;keywords&gt;&lt;keyword&gt;Amino Acid Substitution&lt;/keyword&gt;&lt;keyword&gt;Base Sequence&lt;/keyword&gt;&lt;keyword&gt;DNA Mutational Analysis&lt;/keyword&gt;&lt;keyword&gt;Exons&lt;/keyword&gt;&lt;keyword&gt;Humans&lt;/keyword&gt;&lt;keyword&gt;Introns&lt;/keyword&gt;&lt;keyword&gt;Mixed Function Oxygenases/*genetics&lt;/keyword&gt;&lt;keyword&gt;Molecular Sequence Data&lt;/keyword&gt;&lt;keyword&gt;*Point Mutation&lt;/keyword&gt;&lt;keyword&gt;Refsum Disease/*enzymology/*genetics&lt;/keyword&gt;&lt;keyword&gt;*Sequence Deletion&lt;/keyword&gt;&lt;/keywords&gt;&lt;dates&gt;&lt;year&gt;2000&lt;/year&gt;&lt;pub-dates&gt;&lt;date&gt;May 1&lt;/date&gt;&lt;/pub-dates&gt;&lt;/dates&gt;&lt;isbn&gt;0964-6906 (Print)&amp;#xD;0964-6906 (Linking)&lt;/isbn&gt;&lt;accession-num&gt;10767344&lt;/accession-num&gt;&lt;urls&gt;&lt;related-urls&gt;&lt;url&gt;https://www.ncbi.nlm.nih.gov/pubmed/10767344&lt;/url&gt;&lt;/related-urls&gt;&lt;/urls&gt;&lt;electronic-resource-num&gt;10.1093/hmg/9.8.119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1DFCD19A" w14:textId="77777777" w:rsidTr="005F1980">
        <w:tc>
          <w:tcPr>
            <w:tcW w:w="1129" w:type="dxa"/>
          </w:tcPr>
          <w:p w14:paraId="397DDEB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CD629C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10G&gt;A (p.G204S)</w:t>
            </w:r>
          </w:p>
        </w:tc>
        <w:tc>
          <w:tcPr>
            <w:tcW w:w="5793" w:type="dxa"/>
          </w:tcPr>
          <w:p w14:paraId="2F0CED6A" w14:textId="10F15643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1998&lt;/Year&gt;&lt;RecNum&gt;327&lt;/RecNum&gt;&lt;DisplayText&gt;[49]&lt;/DisplayText&gt;&lt;record&gt;&lt;rec-number&gt;327&lt;/rec-number&gt;&lt;foreign-keys&gt;&lt;key app="EN" db-id="pps0t5a9e5rvf5exaac5wtrterxxvrdfzdv9" timestamp="1597315692"&gt;327&lt;/key&gt;&lt;/foreign-keys&gt;&lt;ref-type name="Journal Article"&gt;17&lt;/ref-type&gt;&lt;contributors&gt;&lt;authors&gt;&lt;author&gt;Jansen, G. A.&lt;/author&gt;&lt;author&gt;Ferdinandusse, S.&lt;/author&gt;&lt;author&gt;Skjeldal, O. H.&lt;/author&gt;&lt;author&gt;Stokke, O.&lt;/author&gt;&lt;author&gt;de Groot, C. J.&lt;/author&gt;&lt;author&gt;Jakobs, C.&lt;/author&gt;&lt;author&gt;Wanders, R. J.&lt;/author&gt;&lt;/authors&gt;&lt;/contributors&gt;&lt;auth-address&gt;University of Amsterdam, Academic Medical Center, Department of Clinical Chemistry, The Netherlands.&lt;/auth-address&gt;&lt;titles&gt;&lt;title&gt;Molecular basis of Refsum disease: identification of new mutations in the phytanoyl-CoA hydroxylase cDNA&lt;/title&gt;&lt;secondary-title&gt;J Inherit Metab Dis&lt;/secondary-title&gt;&lt;/titles&gt;&lt;periodical&gt;&lt;full-title&gt;J Inherit Metab Dis&lt;/full-title&gt;&lt;/periodical&gt;&lt;pages&gt;288-91&lt;/pages&gt;&lt;volume&gt;21&lt;/volume&gt;&lt;number&gt;3&lt;/number&gt;&lt;keywords&gt;&lt;keyword&gt;Amino Acid Substitution&lt;/keyword&gt;&lt;keyword&gt;Cells, Cultured&lt;/keyword&gt;&lt;keyword&gt;DNA, Complementary&lt;/keyword&gt;&lt;keyword&gt;Fibroblasts&lt;/keyword&gt;&lt;keyword&gt;Humans&lt;/keyword&gt;&lt;keyword&gt;Mixed Function Oxygenases/*genetics&lt;/keyword&gt;&lt;keyword&gt;*Mutation&lt;/keyword&gt;&lt;keyword&gt;Refsum Disease/*enzymology/genetics&lt;/keyword&gt;&lt;keyword&gt;Sequence Analysis, DNA&lt;/keyword&gt;&lt;/keywords&gt;&lt;dates&gt;&lt;year&gt;1998&lt;/year&gt;&lt;pub-dates&gt;&lt;date&gt;Jun&lt;/date&gt;&lt;/pub-dates&gt;&lt;/dates&gt;&lt;isbn&gt;0141-8955 (Print)&amp;#xD;0141-8955 (Linking)&lt;/isbn&gt;&lt;accession-num&gt;9686377&lt;/accession-num&gt;&lt;urls&gt;&lt;related-urls&gt;&lt;url&gt;https://www.ncbi.nlm.nih.gov/pubmed/9686377&lt;/url&gt;&lt;/related-urls&gt;&lt;/urls&gt;&lt;electronic-resource-num&gt;10.1023/a:1005388710197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9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39CB3B0F" w14:textId="77777777" w:rsidTr="005F1980">
        <w:tc>
          <w:tcPr>
            <w:tcW w:w="1129" w:type="dxa"/>
          </w:tcPr>
          <w:p w14:paraId="0701CF7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B81163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58C&gt;T (p.H220Y)</w:t>
            </w:r>
          </w:p>
        </w:tc>
        <w:tc>
          <w:tcPr>
            <w:tcW w:w="5793" w:type="dxa"/>
          </w:tcPr>
          <w:p w14:paraId="523E4433" w14:textId="62ED90E8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0&lt;/Year&gt;&lt;RecNum&gt;328&lt;/RecNum&gt;&lt;DisplayText&gt;[44]&lt;/DisplayText&gt;&lt;record&gt;&lt;rec-number&gt;328&lt;/rec-number&gt;&lt;foreign-keys&gt;&lt;key app="EN" db-id="pps0t5a9e5rvf5exaac5wtrterxxvrdfzdv9" timestamp="1597315692"&gt;328&lt;/key&gt;&lt;/foreign-keys&gt;&lt;ref-type name="Journal Article"&gt;17&lt;/ref-type&gt;&lt;contributors&gt;&lt;authors&gt;&lt;author&gt;Jansen, G. A.&lt;/author&gt;&lt;author&gt;Hogenhout, E. M.&lt;/author&gt;&lt;author&gt;Ferdinandusse, S.&lt;/author&gt;&lt;author&gt;Waterham, H. R.&lt;/author&gt;&lt;author&gt;Ofman, R.&lt;/author&gt;&lt;author&gt;Jakobs, C.&lt;/author&gt;&lt;author&gt;Skjeldal, O. H.&lt;/author&gt;&lt;author&gt;Wanders, R. J.&lt;/author&gt;&lt;/authors&gt;&lt;/contributors&gt;&lt;auth-address&gt;Department of Pediatrics, Emma Children&amp;apos;s Hospital, University of Amsterdam, Academic Medical Centre, Amsterdam, The Netherlands.&lt;/auth-address&gt;&lt;titles&gt;&lt;title&gt;Human phytanoyl-CoA hydroxylase: resolution of the gene structure and the molecular basis of Refsum&amp;apos;s disease&lt;/title&gt;&lt;secondary-title&gt;Hum Mol Genet&lt;/secondary-title&gt;&lt;/titles&gt;&lt;periodical&gt;&lt;full-title&gt;Hum Mol Genet&lt;/full-title&gt;&lt;/periodical&gt;&lt;pages&gt;1195-200&lt;/pages&gt;&lt;volume&gt;9&lt;/volume&gt;&lt;number&gt;8&lt;/number&gt;&lt;keywords&gt;&lt;keyword&gt;Amino Acid Substitution&lt;/keyword&gt;&lt;keyword&gt;Base Sequence&lt;/keyword&gt;&lt;keyword&gt;DNA Mutational Analysis&lt;/keyword&gt;&lt;keyword&gt;Exons&lt;/keyword&gt;&lt;keyword&gt;Humans&lt;/keyword&gt;&lt;keyword&gt;Introns&lt;/keyword&gt;&lt;keyword&gt;Mixed Function Oxygenases/*genetics&lt;/keyword&gt;&lt;keyword&gt;Molecular Sequence Data&lt;/keyword&gt;&lt;keyword&gt;*Point Mutation&lt;/keyword&gt;&lt;keyword&gt;Refsum Disease/*enzymology/*genetics&lt;/keyword&gt;&lt;keyword&gt;*Sequence Deletion&lt;/keyword&gt;&lt;/keywords&gt;&lt;dates&gt;&lt;year&gt;2000&lt;/year&gt;&lt;pub-dates&gt;&lt;date&gt;May 1&lt;/date&gt;&lt;/pub-dates&gt;&lt;/dates&gt;&lt;isbn&gt;0964-6906 (Print)&amp;#xD;0964-6906 (Linking)&lt;/isbn&gt;&lt;accession-num&gt;10767344&lt;/accession-num&gt;&lt;urls&gt;&lt;related-urls&gt;&lt;url&gt;https://www.ncbi.nlm.nih.gov/pubmed/10767344&lt;/url&gt;&lt;/related-urls&gt;&lt;/urls&gt;&lt;electronic-resource-num&gt;10.1093/hmg/9.8.119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5C1DD63E" w14:textId="77777777" w:rsidTr="005F1980">
        <w:tc>
          <w:tcPr>
            <w:tcW w:w="1129" w:type="dxa"/>
          </w:tcPr>
          <w:p w14:paraId="44A582D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C9879FF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78+2T4G (p.A166fs*3)</w:t>
            </w:r>
          </w:p>
        </w:tc>
        <w:tc>
          <w:tcPr>
            <w:tcW w:w="5793" w:type="dxa"/>
          </w:tcPr>
          <w:p w14:paraId="208CFEF6" w14:textId="7B231CA1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4&lt;/Year&gt;&lt;RecNum&gt;330&lt;/RecNum&gt;&lt;DisplayText&gt;[47]&lt;/DisplayText&gt;&lt;record&gt;&lt;rec-number&gt;330&lt;/rec-number&gt;&lt;foreign-keys&gt;&lt;key app="EN" db-id="pps0t5a9e5rvf5exaac5wtrterxxvrdfzdv9" timestamp="1597315692"&gt;330&lt;/key&gt;&lt;/foreign-keys&gt;&lt;ref-type name="Journal Article"&gt;17&lt;/ref-type&gt;&lt;contributors&gt;&lt;authors&gt;&lt;author&gt;Jansen, G. A.&lt;/author&gt;&lt;author&gt;Waterham, H. R.&lt;/author&gt;&lt;author&gt;Wanders, R. J.&lt;/author&gt;&lt;/authors&gt;&lt;/contributors&gt;&lt;auth-address&gt;Laboratory of Genetic Metabolic Diseases, Department of Clinical Chemistry, Academic Medical Centre, University of Amsterdam, Amsterdam, The Netherlands.&lt;/auth-address&gt;&lt;titles&gt;&lt;title&gt;Molecular basis of Refsum disease: sequence variations in phytanoyl-CoA hydroxylase (PHYH) and the PTS2 receptor (PEX7)&lt;/title&gt;&lt;secondary-title&gt;Hum Mutat&lt;/secondary-title&gt;&lt;/titles&gt;&lt;periodical&gt;&lt;full-title&gt;Hum Mutat&lt;/full-title&gt;&lt;/periodical&gt;&lt;pages&gt;209-18&lt;/pages&gt;&lt;volume&gt;23&lt;/volume&gt;&lt;number&gt;3&lt;/number&gt;&lt;keywords&gt;&lt;keyword&gt;Animals&lt;/keyword&gt;&lt;keyword&gt;Base Sequence/genetics&lt;/keyword&gt;&lt;keyword&gt;Gene Duplication&lt;/keyword&gt;&lt;keyword&gt;Genetic Variation/*genetics&lt;/keyword&gt;&lt;keyword&gt;Humans&lt;/keyword&gt;&lt;keyword&gt;Mixed Function Oxygenases/*genetics&lt;/keyword&gt;&lt;keyword&gt;Molecular Sequence Data&lt;/keyword&gt;&lt;keyword&gt;Mutation, Missense/genetics&lt;/keyword&gt;&lt;keyword&gt;Peroxisomal Targeting Signal 2 Receptor&lt;/keyword&gt;&lt;keyword&gt;Phenotype&lt;/keyword&gt;&lt;keyword&gt;Receptors, Cytoplasmic and Nuclear/*genetics&lt;/keyword&gt;&lt;keyword&gt;Refsum Disease/*genetics&lt;/keyword&gt;&lt;keyword&gt;Sequence Deletion/genetics&lt;/keyword&gt;&lt;/keywords&gt;&lt;dates&gt;&lt;year&gt;2004&lt;/year&gt;&lt;pub-dates&gt;&lt;date&gt;Mar&lt;/date&gt;&lt;/pub-dates&gt;&lt;/dates&gt;&lt;isbn&gt;1098-1004 (Electronic)&amp;#xD;1059-7794 (Linking)&lt;/isbn&gt;&lt;accession-num&gt;14974078&lt;/accession-num&gt;&lt;urls&gt;&lt;related-urls&gt;&lt;url&gt;https://www.ncbi.nlm.nih.gov/pubmed/14974078&lt;/url&gt;&lt;/related-urls&gt;&lt;/urls&gt;&lt;electronic-resource-num&gt;10.1002/humu.1031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281DC1F6" w14:textId="77777777" w:rsidTr="005F1980">
        <w:tc>
          <w:tcPr>
            <w:tcW w:w="1129" w:type="dxa"/>
          </w:tcPr>
          <w:p w14:paraId="7FB0EF2C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1D4655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78+5G4T (p.A166fs*3)</w:t>
            </w:r>
          </w:p>
        </w:tc>
        <w:tc>
          <w:tcPr>
            <w:tcW w:w="5793" w:type="dxa"/>
          </w:tcPr>
          <w:p w14:paraId="0C40AC46" w14:textId="2F719A87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4&lt;/Year&gt;&lt;RecNum&gt;330&lt;/RecNum&gt;&lt;DisplayText&gt;[47]&lt;/DisplayText&gt;&lt;record&gt;&lt;rec-number&gt;330&lt;/rec-number&gt;&lt;foreign-keys&gt;&lt;key app="EN" db-id="pps0t5a9e5rvf5exaac5wtrterxxvrdfzdv9" timestamp="1597315692"&gt;330&lt;/key&gt;&lt;/foreign-keys&gt;&lt;ref-type name="Journal Article"&gt;17&lt;/ref-type&gt;&lt;contributors&gt;&lt;authors&gt;&lt;author&gt;Jansen, G. A.&lt;/author&gt;&lt;author&gt;Waterham, H. R.&lt;/author&gt;&lt;author&gt;Wanders, R. J.&lt;/author&gt;&lt;/authors&gt;&lt;/contributors&gt;&lt;auth-address&gt;Laboratory of Genetic Metabolic Diseases, Department of Clinical Chemistry, Academic Medical Centre, University of Amsterdam, Amsterdam, The Netherlands.&lt;/auth-address&gt;&lt;titles&gt;&lt;title&gt;Molecular basis of Refsum disease: sequence variations in phytanoyl-CoA hydroxylase (PHYH) and the PTS2 receptor (PEX7)&lt;/title&gt;&lt;secondary-title&gt;Hum Mutat&lt;/secondary-title&gt;&lt;/titles&gt;&lt;periodical&gt;&lt;full-title&gt;Hum Mutat&lt;/full-title&gt;&lt;/periodical&gt;&lt;pages&gt;209-18&lt;/pages&gt;&lt;volume&gt;23&lt;/volume&gt;&lt;number&gt;3&lt;/number&gt;&lt;keywords&gt;&lt;keyword&gt;Animals&lt;/keyword&gt;&lt;keyword&gt;Base Sequence/genetics&lt;/keyword&gt;&lt;keyword&gt;Gene Duplication&lt;/keyword&gt;&lt;keyword&gt;Genetic Variation/*genetics&lt;/keyword&gt;&lt;keyword&gt;Humans&lt;/keyword&gt;&lt;keyword&gt;Mixed Function Oxygenases/*genetics&lt;/keyword&gt;&lt;keyword&gt;Molecular Sequence Data&lt;/keyword&gt;&lt;keyword&gt;Mutation, Missense/genetics&lt;/keyword&gt;&lt;keyword&gt;Peroxisomal Targeting Signal 2 Receptor&lt;/keyword&gt;&lt;keyword&gt;Phenotype&lt;/keyword&gt;&lt;keyword&gt;Receptors, Cytoplasmic and Nuclear/*genetics&lt;/keyword&gt;&lt;keyword&gt;Refsum Disease/*genetics&lt;/keyword&gt;&lt;keyword&gt;Sequence Deletion/genetics&lt;/keyword&gt;&lt;/keywords&gt;&lt;dates&gt;&lt;year&gt;2004&lt;/year&gt;&lt;pub-dates&gt;&lt;date&gt;Mar&lt;/date&gt;&lt;/pub-dates&gt;&lt;/dates&gt;&lt;isbn&gt;1098-1004 (Electronic)&amp;#xD;1059-7794 (Linking)&lt;/isbn&gt;&lt;accession-num&gt;14974078&lt;/accession-num&gt;&lt;urls&gt;&lt;related-urls&gt;&lt;url&gt;https://www.ncbi.nlm.nih.gov/pubmed/14974078&lt;/url&gt;&lt;/related-urls&gt;&lt;/urls&gt;&lt;electronic-resource-num&gt;10.1002/humu.1031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8AC36CA" w14:textId="77777777" w:rsidTr="005F1980">
        <w:tc>
          <w:tcPr>
            <w:tcW w:w="1129" w:type="dxa"/>
          </w:tcPr>
          <w:p w14:paraId="18A6CD9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22AD24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79–1G4T (p.A166fs*3)</w:t>
            </w:r>
          </w:p>
        </w:tc>
        <w:tc>
          <w:tcPr>
            <w:tcW w:w="5793" w:type="dxa"/>
          </w:tcPr>
          <w:p w14:paraId="4FD2E51C" w14:textId="66928761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4&lt;/Year&gt;&lt;RecNum&gt;330&lt;/RecNum&gt;&lt;DisplayText&gt;[47]&lt;/DisplayText&gt;&lt;record&gt;&lt;rec-number&gt;330&lt;/rec-number&gt;&lt;foreign-keys&gt;&lt;key app="EN" db-id="pps0t5a9e5rvf5exaac5wtrterxxvrdfzdv9" timestamp="1597315692"&gt;330&lt;/key&gt;&lt;/foreign-keys&gt;&lt;ref-type name="Journal Article"&gt;17&lt;/ref-type&gt;&lt;contributors&gt;&lt;authors&gt;&lt;author&gt;Jansen, G. A.&lt;/author&gt;&lt;author&gt;Waterham, H. R.&lt;/author&gt;&lt;author&gt;Wanders, R. J.&lt;/author&gt;&lt;/authors&gt;&lt;/contributors&gt;&lt;auth-address&gt;Laboratory of Genetic Metabolic Diseases, Department of Clinical Chemistry, Academic Medical Centre, University of Amsterdam, Amsterdam, The Netherlands.&lt;/auth-address&gt;&lt;titles&gt;&lt;title&gt;Molecular basis of Refsum disease: sequence variations in phytanoyl-CoA hydroxylase (PHYH) and the PTS2 receptor (PEX7)&lt;/title&gt;&lt;secondary-title&gt;Hum Mutat&lt;/secondary-title&gt;&lt;/titles&gt;&lt;periodical&gt;&lt;full-title&gt;Hum Mutat&lt;/full-title&gt;&lt;/periodical&gt;&lt;pages&gt;209-18&lt;/pages&gt;&lt;volume&gt;23&lt;/volume&gt;&lt;number&gt;3&lt;/number&gt;&lt;keywords&gt;&lt;keyword&gt;Animals&lt;/keyword&gt;&lt;keyword&gt;Base Sequence/genetics&lt;/keyword&gt;&lt;keyword&gt;Gene Duplication&lt;/keyword&gt;&lt;keyword&gt;Genetic Variation/*genetics&lt;/keyword&gt;&lt;keyword&gt;Humans&lt;/keyword&gt;&lt;keyword&gt;Mixed Function Oxygenases/*genetics&lt;/keyword&gt;&lt;keyword&gt;Molecular Sequence Data&lt;/keyword&gt;&lt;keyword&gt;Mutation, Missense/genetics&lt;/keyword&gt;&lt;keyword&gt;Peroxisomal Targeting Signal 2 Receptor&lt;/keyword&gt;&lt;keyword&gt;Phenotype&lt;/keyword&gt;&lt;keyword&gt;Receptors, Cytoplasmic and Nuclear/*genetics&lt;/keyword&gt;&lt;keyword&gt;Refsum Disease/*genetics&lt;/keyword&gt;&lt;keyword&gt;Sequence Deletion/genetics&lt;/keyword&gt;&lt;/keywords&gt;&lt;dates&gt;&lt;year&gt;2004&lt;/year&gt;&lt;pub-dates&gt;&lt;date&gt;Mar&lt;/date&gt;&lt;/pub-dates&gt;&lt;/dates&gt;&lt;isbn&gt;1098-1004 (Electronic)&amp;#xD;1059-7794 (Linking)&lt;/isbn&gt;&lt;accession-num&gt;14974078&lt;/accession-num&gt;&lt;urls&gt;&lt;related-urls&gt;&lt;url&gt;https://www.ncbi.nlm.nih.gov/pubmed/14974078&lt;/url&gt;&lt;/related-urls&gt;&lt;/urls&gt;&lt;electronic-resource-num&gt;10.1002/humu.1031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25387F86" w14:textId="77777777" w:rsidTr="005F1980">
        <w:tc>
          <w:tcPr>
            <w:tcW w:w="1129" w:type="dxa"/>
          </w:tcPr>
          <w:p w14:paraId="31BED87F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184564F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83_684insG (p.G228fs*2)</w:t>
            </w:r>
          </w:p>
        </w:tc>
        <w:tc>
          <w:tcPr>
            <w:tcW w:w="5793" w:type="dxa"/>
          </w:tcPr>
          <w:p w14:paraId="4CEFC3D4" w14:textId="59107BE2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4&lt;/Year&gt;&lt;RecNum&gt;330&lt;/RecNum&gt;&lt;DisplayText&gt;[47]&lt;/DisplayText&gt;&lt;record&gt;&lt;rec-number&gt;330&lt;/rec-number&gt;&lt;foreign-keys&gt;&lt;key app="EN" db-id="pps0t5a9e5rvf5exaac5wtrterxxvrdfzdv9" timestamp="1597315692"&gt;330&lt;/key&gt;&lt;/foreign-keys&gt;&lt;ref-type name="Journal Article"&gt;17&lt;/ref-type&gt;&lt;contributors&gt;&lt;authors&gt;&lt;author&gt;Jansen, G. A.&lt;/author&gt;&lt;author&gt;Waterham, H. R.&lt;/author&gt;&lt;author&gt;Wanders, R. J.&lt;/author&gt;&lt;/authors&gt;&lt;/contributors&gt;&lt;auth-address&gt;Laboratory of Genetic Metabolic Diseases, Department of Clinical Chemistry, Academic Medical Centre, University of Amsterdam, Amsterdam, The Netherlands.&lt;/auth-address&gt;&lt;titles&gt;&lt;title&gt;Molecular basis of Refsum disease: sequence variations in phytanoyl-CoA hydroxylase (PHYH) and the PTS2 receptor (PEX7)&lt;/title&gt;&lt;secondary-title&gt;Hum Mutat&lt;/secondary-title&gt;&lt;/titles&gt;&lt;periodical&gt;&lt;full-title&gt;Hum Mutat&lt;/full-title&gt;&lt;/periodical&gt;&lt;pages&gt;209-18&lt;/pages&gt;&lt;volume&gt;23&lt;/volume&gt;&lt;number&gt;3&lt;/number&gt;&lt;keywords&gt;&lt;keyword&gt;Animals&lt;/keyword&gt;&lt;keyword&gt;Base Sequence/genetics&lt;/keyword&gt;&lt;keyword&gt;Gene Duplication&lt;/keyword&gt;&lt;keyword&gt;Genetic Variation/*genetics&lt;/keyword&gt;&lt;keyword&gt;Humans&lt;/keyword&gt;&lt;keyword&gt;Mixed Function Oxygenases/*genetics&lt;/keyword&gt;&lt;keyword&gt;Molecular Sequence Data&lt;/keyword&gt;&lt;keyword&gt;Mutation, Missense/genetics&lt;/keyword&gt;&lt;keyword&gt;Peroxisomal Targeting Signal 2 Receptor&lt;/keyword&gt;&lt;keyword&gt;Phenotype&lt;/keyword&gt;&lt;keyword&gt;Receptors, Cytoplasmic and Nuclear/*genetics&lt;/keyword&gt;&lt;keyword&gt;Refsum Disease/*genetics&lt;/keyword&gt;&lt;keyword&gt;Sequence Deletion/genetics&lt;/keyword&gt;&lt;/keywords&gt;&lt;dates&gt;&lt;year&gt;2004&lt;/year&gt;&lt;pub-dates&gt;&lt;date&gt;Mar&lt;/date&gt;&lt;/pub-dates&gt;&lt;/dates&gt;&lt;isbn&gt;1098-1004 (Electronic)&amp;#xD;1059-7794 (Linking)&lt;/isbn&gt;&lt;accession-num&gt;14974078&lt;/accession-num&gt;&lt;urls&gt;&lt;related-urls&gt;&lt;url&gt;https://www.ncbi.nlm.nih.gov/pubmed/14974078&lt;/url&gt;&lt;/related-urls&gt;&lt;/urls&gt;&lt;electronic-resource-num&gt;10.1002/humu.1031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3B60191D" w14:textId="77777777" w:rsidTr="005F1980">
        <w:tc>
          <w:tcPr>
            <w:tcW w:w="1129" w:type="dxa"/>
          </w:tcPr>
          <w:p w14:paraId="0380FF0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6C3ECF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703G&gt;A (p.G235R)</w:t>
            </w:r>
          </w:p>
        </w:tc>
        <w:tc>
          <w:tcPr>
            <w:tcW w:w="5793" w:type="dxa"/>
          </w:tcPr>
          <w:p w14:paraId="2565544F" w14:textId="26C63112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Zhao&lt;/Author&gt;&lt;Year&gt;2015&lt;/Year&gt;&lt;RecNum&gt;843&lt;/RecNum&gt;&lt;DisplayText&gt;[50]&lt;/DisplayText&gt;&lt;record&gt;&lt;rec-number&gt;843&lt;/rec-number&gt;&lt;foreign-keys&gt;&lt;key app="EN" db-id="pps0t5a9e5rvf5exaac5wtrterxxvrdfzdv9" timestamp="1597315693"&gt;843&lt;/key&gt;&lt;/foreign-keys&gt;&lt;ref-type name="Journal Article"&gt;17&lt;/ref-type&gt;&lt;contributors&gt;&lt;authors&gt;&lt;author&gt;Zhao, L.&lt;/author&gt;&lt;author&gt;Wang, F.&lt;/author&gt;&lt;author&gt;Wang, H.&lt;/author&gt;&lt;author&gt;Li, Y.&lt;/author&gt;&lt;author&gt;Alexander, S.&lt;/author&gt;&lt;author&gt;Wang, K.&lt;/author&gt;&lt;author&gt;Willoughby, C. E.&lt;/author&gt;&lt;author&gt;Zaneveld, J. E.&lt;/author&gt;&lt;author&gt;Jiang, L.&lt;/author&gt;&lt;author&gt;Soens, Z. T.&lt;/author&gt;&lt;author&gt;Earle, P.&lt;/author&gt;&lt;author&gt;Simpson, D.&lt;/author&gt;&lt;author&gt;Silvestri, G.&lt;/author&gt;&lt;author&gt;Chen, R.&lt;/author&gt;&lt;/authors&gt;&lt;/contributors&gt;&lt;auth-address&gt;Structural and Computational Biology and Molecular Biophysics, Baylor College of Medicine, Houston, TX, 77030, USA.&lt;/auth-address&gt;&lt;titles&gt;&lt;title&gt;Next-generation sequencing-based molecular diagnosis of 82 retinitis pigmentosa probands from Northern Ireland&lt;/title&gt;&lt;secondary-title&gt;Hum Genet&lt;/secondary-title&gt;&lt;/titles&gt;&lt;periodical&gt;&lt;full-title&gt;Hum Genet&lt;/full-title&gt;&lt;/periodical&gt;&lt;pages&gt;217-30&lt;/pages&gt;&lt;volume&gt;134&lt;/volume&gt;&lt;number&gt;2&lt;/number&gt;&lt;keywords&gt;&lt;keyword&gt;*Family&lt;/keyword&gt;&lt;keyword&gt;Female&lt;/keyword&gt;&lt;keyword&gt;*High-Throughput Nucleotide Sequencing&lt;/keyword&gt;&lt;keyword&gt;Humans&lt;/keyword&gt;&lt;keyword&gt;Male&lt;/keyword&gt;&lt;keyword&gt;*Molecular Diagnostic Techniques&lt;/keyword&gt;&lt;keyword&gt;*Mutation&lt;/keyword&gt;&lt;keyword&gt;Northern Ireland&lt;/keyword&gt;&lt;keyword&gt;Pathology, Molecular&lt;/keyword&gt;&lt;keyword&gt;Retinitis Pigmentosa/*diagnosis/*genetics&lt;/keyword&gt;&lt;/keywords&gt;&lt;dates&gt;&lt;year&gt;2015&lt;/year&gt;&lt;pub-dates&gt;&lt;date&gt;Feb&lt;/date&gt;&lt;/pub-dates&gt;&lt;/dates&gt;&lt;isbn&gt;1432-1203 (Electronic)&amp;#xD;0340-6717 (Linking)&lt;/isbn&gt;&lt;accession-num&gt;25472526&lt;/accession-num&gt;&lt;urls&gt;&lt;related-urls&gt;&lt;url&gt;https://www.ncbi.nlm.nih.gov/pubmed/25472526&lt;/url&gt;&lt;/related-urls&gt;&lt;/urls&gt;&lt;custom2&gt;PMC4347882&lt;/custom2&gt;&lt;electronic-resource-num&gt;10.1007/s00439-014-1512-7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5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1B51B02F" w14:textId="77777777" w:rsidTr="005F1980">
        <w:tc>
          <w:tcPr>
            <w:tcW w:w="1129" w:type="dxa"/>
          </w:tcPr>
          <w:p w14:paraId="70B0532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7724B3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734G&gt;A (p.R245Q)</w:t>
            </w:r>
          </w:p>
        </w:tc>
        <w:tc>
          <w:tcPr>
            <w:tcW w:w="5793" w:type="dxa"/>
          </w:tcPr>
          <w:p w14:paraId="36BD6829" w14:textId="37EE508B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0&lt;/Year&gt;&lt;RecNum&gt;328&lt;/RecNum&gt;&lt;DisplayText&gt;[44]&lt;/DisplayText&gt;&lt;record&gt;&lt;rec-number&gt;328&lt;/rec-number&gt;&lt;foreign-keys&gt;&lt;key app="EN" db-id="pps0t5a9e5rvf5exaac5wtrterxxvrdfzdv9" timestamp="1597315692"&gt;328&lt;/key&gt;&lt;/foreign-keys&gt;&lt;ref-type name="Journal Article"&gt;17&lt;/ref-type&gt;&lt;contributors&gt;&lt;authors&gt;&lt;author&gt;Jansen, G. A.&lt;/author&gt;&lt;author&gt;Hogenhout, E. M.&lt;/author&gt;&lt;author&gt;Ferdinandusse, S.&lt;/author&gt;&lt;author&gt;Waterham, H. R.&lt;/author&gt;&lt;author&gt;Ofman, R.&lt;/author&gt;&lt;author&gt;Jakobs, C.&lt;/author&gt;&lt;author&gt;Skjeldal, O. H.&lt;/author&gt;&lt;author&gt;Wanders, R. J.&lt;/author&gt;&lt;/authors&gt;&lt;/contributors&gt;&lt;auth-address&gt;Department of Pediatrics, Emma Children&amp;apos;s Hospital, University of Amsterdam, Academic Medical Centre, Amsterdam, The Netherlands.&lt;/auth-address&gt;&lt;titles&gt;&lt;title&gt;Human phytanoyl-CoA hydroxylase: resolution of the gene structure and the molecular basis of Refsum&amp;apos;s disease&lt;/title&gt;&lt;secondary-title&gt;Hum Mol Genet&lt;/secondary-title&gt;&lt;/titles&gt;&lt;periodical&gt;&lt;full-title&gt;Hum Mol Genet&lt;/full-title&gt;&lt;/periodical&gt;&lt;pages&gt;1195-200&lt;/pages&gt;&lt;volume&gt;9&lt;/volume&gt;&lt;number&gt;8&lt;/number&gt;&lt;keywords&gt;&lt;keyword&gt;Amino Acid Substitution&lt;/keyword&gt;&lt;keyword&gt;Base Sequence&lt;/keyword&gt;&lt;keyword&gt;DNA Mutational Analysis&lt;/keyword&gt;&lt;keyword&gt;Exons&lt;/keyword&gt;&lt;keyword&gt;Humans&lt;/keyword&gt;&lt;keyword&gt;Introns&lt;/keyword&gt;&lt;keyword&gt;Mixed Function Oxygenases/*genetics&lt;/keyword&gt;&lt;keyword&gt;Molecular Sequence Data&lt;/keyword&gt;&lt;keyword&gt;*Point Mutation&lt;/keyword&gt;&lt;keyword&gt;Refsum Disease/*enzymology/*genetics&lt;/keyword&gt;&lt;keyword&gt;*Sequence Deletion&lt;/keyword&gt;&lt;/keywords&gt;&lt;dates&gt;&lt;year&gt;2000&lt;/year&gt;&lt;pub-dates&gt;&lt;date&gt;May 1&lt;/date&gt;&lt;/pub-dates&gt;&lt;/dates&gt;&lt;isbn&gt;0964-6906 (Print)&amp;#xD;0964-6906 (Linking)&lt;/isbn&gt;&lt;accession-num&gt;10767344&lt;/accession-num&gt;&lt;urls&gt;&lt;related-urls&gt;&lt;url&gt;https://www.ncbi.nlm.nih.gov/pubmed/10767344&lt;/url&gt;&lt;/related-urls&gt;&lt;/urls&gt;&lt;electronic-resource-num&gt;10.1093/hmg/9.8.119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, nonsyndromic cleft lip and palate </w:t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eWx3YXJkPC9BdXRob3I+PFllYXI+MjAxNjwvWWVhcj48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eWx3YXJkPC9BdXRob3I+PFllYXI+MjAxNjwvWWVhcj48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6]</w:t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5F6FF830" w14:textId="77777777" w:rsidTr="005F1980">
        <w:tc>
          <w:tcPr>
            <w:tcW w:w="1129" w:type="dxa"/>
          </w:tcPr>
          <w:p w14:paraId="27E0B2E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23BE16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770T&gt;C (p.F257S)</w:t>
            </w:r>
          </w:p>
        </w:tc>
        <w:tc>
          <w:tcPr>
            <w:tcW w:w="5793" w:type="dxa"/>
          </w:tcPr>
          <w:p w14:paraId="7E42B03C" w14:textId="1EBB52C5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0&lt;/Year&gt;&lt;RecNum&gt;328&lt;/RecNum&gt;&lt;DisplayText&gt;[44]&lt;/DisplayText&gt;&lt;record&gt;&lt;rec-number&gt;328&lt;/rec-number&gt;&lt;foreign-keys&gt;&lt;key app="EN" db-id="pps0t5a9e5rvf5exaac5wtrterxxvrdfzdv9" timestamp="1597315692"&gt;328&lt;/key&gt;&lt;/foreign-keys&gt;&lt;ref-type name="Journal Article"&gt;17&lt;/ref-type&gt;&lt;contributors&gt;&lt;authors&gt;&lt;author&gt;Jansen, G. A.&lt;/author&gt;&lt;author&gt;Hogenhout, E. M.&lt;/author&gt;&lt;author&gt;Ferdinandusse, S.&lt;/author&gt;&lt;author&gt;Waterham, H. R.&lt;/author&gt;&lt;author&gt;Ofman, R.&lt;/author&gt;&lt;author&gt;Jakobs, C.&lt;/author&gt;&lt;author&gt;Skjeldal, O. H.&lt;/author&gt;&lt;author&gt;Wanders, R. J.&lt;/author&gt;&lt;/authors&gt;&lt;/contributors&gt;&lt;auth-address&gt;Department of Pediatrics, Emma Children&amp;apos;s Hospital, University of Amsterdam, Academic Medical Centre, Amsterdam, The Netherlands.&lt;/auth-address&gt;&lt;titles&gt;&lt;title&gt;Human phytanoyl-CoA hydroxylase: resolution of the gene structure and the molecular basis of Refsum&amp;apos;s disease&lt;/title&gt;&lt;secondary-title&gt;Hum Mol Genet&lt;/secondary-title&gt;&lt;/titles&gt;&lt;periodical&gt;&lt;full-title&gt;Hum Mol Genet&lt;/full-title&gt;&lt;/periodical&gt;&lt;pages&gt;1195-200&lt;/pages&gt;&lt;volume&gt;9&lt;/volume&gt;&lt;number&gt;8&lt;/number&gt;&lt;keywords&gt;&lt;keyword&gt;Amino Acid Substitution&lt;/keyword&gt;&lt;keyword&gt;Base Sequence&lt;/keyword&gt;&lt;keyword&gt;DNA Mutational Analysis&lt;/keyword&gt;&lt;keyword&gt;Exons&lt;/keyword&gt;&lt;keyword&gt;Humans&lt;/keyword&gt;&lt;keyword&gt;Introns&lt;/keyword&gt;&lt;keyword&gt;Mixed Function Oxygenases/*genetics&lt;/keyword&gt;&lt;keyword&gt;Molecular Sequence Data&lt;/keyword&gt;&lt;keyword&gt;*Point Mutation&lt;/keyword&gt;&lt;keyword&gt;Refsum Disease/*enzymology/*genetics&lt;/keyword&gt;&lt;keyword&gt;*Sequence Deletion&lt;/keyword&gt;&lt;/keywords&gt;&lt;dates&gt;&lt;year&gt;2000&lt;/year&gt;&lt;pub-dates&gt;&lt;date&gt;May 1&lt;/date&gt;&lt;/pub-dates&gt;&lt;/dates&gt;&lt;isbn&gt;0964-6906 (Print)&amp;#xD;0964-6906 (Linking)&lt;/isbn&gt;&lt;accession-num&gt;10767344&lt;/accession-num&gt;&lt;urls&gt;&lt;related-urls&gt;&lt;url&gt;https://www.ncbi.nlm.nih.gov/pubmed/10767344&lt;/url&gt;&lt;/related-urls&gt;&lt;/urls&gt;&lt;electronic-resource-num&gt;10.1093/hmg/9.8.119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5C365715" w14:textId="77777777" w:rsidTr="005F1980">
        <w:tc>
          <w:tcPr>
            <w:tcW w:w="1129" w:type="dxa"/>
          </w:tcPr>
          <w:p w14:paraId="6591362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ED78BE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05A&gt;C (N269H)</w:t>
            </w:r>
          </w:p>
        </w:tc>
        <w:tc>
          <w:tcPr>
            <w:tcW w:w="5793" w:type="dxa"/>
          </w:tcPr>
          <w:p w14:paraId="7E1DE710" w14:textId="6D9E7D3A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YW5zZW48L0F1dGhvcj48WWVhcj4xOTk3PC9ZZWFyPjxS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YW5zZW48L0F1dGhvcj48WWVhcj4xOTk3PC9ZZWFyPjxS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5EA933DA" w14:textId="77777777" w:rsidTr="005F1980">
        <w:tc>
          <w:tcPr>
            <w:tcW w:w="1129" w:type="dxa"/>
          </w:tcPr>
          <w:p w14:paraId="2BB7ADA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08D9E2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24G&gt;A (p.R275Q)</w:t>
            </w:r>
          </w:p>
        </w:tc>
        <w:tc>
          <w:tcPr>
            <w:tcW w:w="5793" w:type="dxa"/>
          </w:tcPr>
          <w:p w14:paraId="13F9511B" w14:textId="25C3DEBF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Jansen&lt;/Author&gt;&lt;Year&gt;2000&lt;/Year&gt;&lt;RecNum&gt;328&lt;/RecNum&gt;&lt;DisplayText&gt;[44]&lt;/DisplayText&gt;&lt;record&gt;&lt;rec-number&gt;328&lt;/rec-number&gt;&lt;foreign-keys&gt;&lt;key app="EN" db-id="pps0t5a9e5rvf5exaac5wtrterxxvrdfzdv9" timestamp="1597315692"&gt;328&lt;/key&gt;&lt;/foreign-keys&gt;&lt;ref-type name="Journal Article"&gt;17&lt;/ref-type&gt;&lt;contributors&gt;&lt;authors&gt;&lt;author&gt;Jansen, G. A.&lt;/author&gt;&lt;author&gt;Hogenhout, E. M.&lt;/author&gt;&lt;author&gt;Ferdinandusse, S.&lt;/author&gt;&lt;author&gt;Waterham, H. R.&lt;/author&gt;&lt;author&gt;Ofman, R.&lt;/author&gt;&lt;author&gt;Jakobs, C.&lt;/author&gt;&lt;author&gt;Skjeldal, O. H.&lt;/author&gt;&lt;author&gt;Wanders, R. J.&lt;/author&gt;&lt;/authors&gt;&lt;/contributors&gt;&lt;auth-address&gt;Department of Pediatrics, Emma Children&amp;apos;s Hospital, University of Amsterdam, Academic Medical Centre, Amsterdam, The Netherlands.&lt;/auth-address&gt;&lt;titles&gt;&lt;title&gt;Human phytanoyl-CoA hydroxylase: resolution of the gene structure and the molecular basis of Refsum&amp;apos;s disease&lt;/title&gt;&lt;secondary-title&gt;Hum Mol Genet&lt;/secondary-title&gt;&lt;/titles&gt;&lt;periodical&gt;&lt;full-title&gt;Hum Mol Genet&lt;/full-title&gt;&lt;/periodical&gt;&lt;pages&gt;1195-200&lt;/pages&gt;&lt;volume&gt;9&lt;/volume&gt;&lt;number&gt;8&lt;/number&gt;&lt;keywords&gt;&lt;keyword&gt;Amino Acid Substitution&lt;/keyword&gt;&lt;keyword&gt;Base Sequence&lt;/keyword&gt;&lt;keyword&gt;DNA Mutational Analysis&lt;/keyword&gt;&lt;keyword&gt;Exons&lt;/keyword&gt;&lt;keyword&gt;Humans&lt;/keyword&gt;&lt;keyword&gt;Introns&lt;/keyword&gt;&lt;keyword&gt;Mixed Function Oxygenases/*genetics&lt;/keyword&gt;&lt;keyword&gt;Molecular Sequence Data&lt;/keyword&gt;&lt;keyword&gt;*Point Mutation&lt;/keyword&gt;&lt;keyword&gt;Refsum Disease/*enzymology/*genetics&lt;/keyword&gt;&lt;keyword&gt;*Sequence Deletion&lt;/keyword&gt;&lt;/keywords&gt;&lt;dates&gt;&lt;year&gt;2000&lt;/year&gt;&lt;pub-dates&gt;&lt;date&gt;May 1&lt;/date&gt;&lt;/pub-dates&gt;&lt;/dates&gt;&lt;isbn&gt;0964-6906 (Print)&amp;#xD;0964-6906 (Linking)&lt;/isbn&gt;&lt;accession-num&gt;10767344&lt;/accession-num&gt;&lt;urls&gt;&lt;related-urls&gt;&lt;url&gt;https://www.ncbi.nlm.nih.gov/pubmed/10767344&lt;/url&gt;&lt;/related-urls&gt;&lt;/urls&gt;&lt;electronic-resource-num&gt;10.1093/hmg/9.8.119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1C57CD91" w14:textId="77777777" w:rsidTr="005F1980">
        <w:tc>
          <w:tcPr>
            <w:tcW w:w="1129" w:type="dxa"/>
          </w:tcPr>
          <w:p w14:paraId="1C37112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798FE2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23C&gt;T (p.R275W)</w:t>
            </w:r>
          </w:p>
        </w:tc>
        <w:tc>
          <w:tcPr>
            <w:tcW w:w="5793" w:type="dxa"/>
          </w:tcPr>
          <w:p w14:paraId="135AC582" w14:textId="4C7EC6FD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WhhbGlrPC9BdXRob3I+PFllYXI+MTk5NzwvWWVhcj48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WhhbGlrPC9BdXRob3I+PFllYXI+MTk5NzwvWWVhcj48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5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0CDA9FA9" w14:textId="77777777" w:rsidTr="005F1980">
        <w:tc>
          <w:tcPr>
            <w:tcW w:w="1129" w:type="dxa"/>
          </w:tcPr>
          <w:p w14:paraId="6F75F62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B707AF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29C&gt;A (p.A277Q)</w:t>
            </w:r>
          </w:p>
        </w:tc>
        <w:tc>
          <w:tcPr>
            <w:tcW w:w="5793" w:type="dxa"/>
          </w:tcPr>
          <w:p w14:paraId="452A8FC7" w14:textId="62BAED69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fsum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Kohlschutter&lt;/Author&gt;&lt;Year&gt;2012&lt;/Year&gt;&lt;RecNum&gt;368&lt;/RecNum&gt;&lt;DisplayText&gt;[52]&lt;/DisplayText&gt;&lt;record&gt;&lt;rec-number&gt;368&lt;/rec-number&gt;&lt;foreign-keys&gt;&lt;key app="EN" db-id="pps0t5a9e5rvf5exaac5wtrterxxvrdfzdv9" timestamp="1597315692"&gt;368&lt;/key&gt;&lt;/foreign-keys&gt;&lt;ref-type name="Journal Article"&gt;17&lt;/ref-type&gt;&lt;contributors&gt;&lt;authors&gt;&lt;author&gt;Kohlschutter, A.&lt;/author&gt;&lt;author&gt;Santer, R.&lt;/author&gt;&lt;author&gt;Lukacs, Z.&lt;/author&gt;&lt;author&gt;Altenburg, C.&lt;/author&gt;&lt;author&gt;Kemper, M. J.&lt;/author&gt;&lt;author&gt;Ruther, K.&lt;/author&gt;&lt;/authors&gt;&lt;/contributors&gt;&lt;auth-address&gt;Clinic for Degenerative Brain Diseases, Children&amp;apos;s Hospital, University Medical Center Eppendorf, Hamburg, Germany. kohlschuetter@uke.uni-hamburg.de&lt;/auth-address&gt;&lt;titles&gt;&lt;title&gt;A child with night blindness: preventing serious symptoms of Refsum disease&lt;/title&gt;&lt;secondary-title&gt;J Child Neurol&lt;/secondary-title&gt;&lt;/titles&gt;&lt;periodical&gt;&lt;full-title&gt;J Child Neurol&lt;/full-title&gt;&lt;/periodical&gt;&lt;pages&gt;654-6&lt;/pages&gt;&lt;volume&gt;27&lt;/volume&gt;&lt;number&gt;5&lt;/number&gt;&lt;keywords&gt;&lt;keyword&gt;Adolescent&lt;/keyword&gt;&lt;keyword&gt;Female&lt;/keyword&gt;&lt;keyword&gt;Humans&lt;/keyword&gt;&lt;keyword&gt;Lipoproteins, LDL/*administration &amp;amp; dosage&lt;/keyword&gt;&lt;keyword&gt;Longitudinal Studies&lt;/keyword&gt;&lt;keyword&gt;Mixed Function Oxygenases/genetics&lt;/keyword&gt;&lt;keyword&gt;Mutation/genetics&lt;/keyword&gt;&lt;keyword&gt;Night Blindness/*diet therapy/*etiology&lt;/keyword&gt;&lt;keyword&gt;Phytanic Acid/blood&lt;/keyword&gt;&lt;keyword&gt;Refsum Disease/*complications/*prevention &amp;amp; control&lt;/keyword&gt;&lt;/keywords&gt;&lt;dates&gt;&lt;year&gt;2012&lt;/year&gt;&lt;pub-dates&gt;&lt;date&gt;May&lt;/date&gt;&lt;/pub-dates&gt;&lt;/dates&gt;&lt;isbn&gt;1708-8283 (Electronic)&amp;#xD;0883-0738 (Linking)&lt;/isbn&gt;&lt;accession-num&gt;22156782&lt;/accession-num&gt;&lt;urls&gt;&lt;related-urls&gt;&lt;url&gt;https://www.ncbi.nlm.nih.gov/pubmed/22156782&lt;/url&gt;&lt;/related-urls&gt;&lt;/urls&gt;&lt;electronic-resource-num&gt;10.1177/0883073811424799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5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687CCB09" w14:textId="77777777" w:rsidTr="005F1980">
        <w:tc>
          <w:tcPr>
            <w:tcW w:w="1129" w:type="dxa"/>
          </w:tcPr>
          <w:p w14:paraId="3A2BCC1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D427DC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014_1015insATC (p.N337_L338insH)</w:t>
            </w:r>
          </w:p>
        </w:tc>
        <w:tc>
          <w:tcPr>
            <w:tcW w:w="5793" w:type="dxa"/>
          </w:tcPr>
          <w:p w14:paraId="3AE118AF" w14:textId="0E4B630F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Nonsyndromic cleft lip and palate </w:t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eWx3YXJkPC9BdXRob3I+PFllYXI+MjAxNjwvWWVhcj48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eWx3YXJkPC9BdXRob3I+PFllYXI+MjAxNjwvWWVhcj48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46]</w:t>
            </w:r>
            <w:r w:rsidR="003526F0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1529D165" w14:textId="77777777" w:rsidTr="005F1980">
        <w:tc>
          <w:tcPr>
            <w:tcW w:w="1129" w:type="dxa"/>
          </w:tcPr>
          <w:p w14:paraId="168613D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FIH</w:t>
            </w:r>
          </w:p>
        </w:tc>
        <w:tc>
          <w:tcPr>
            <w:tcW w:w="2982" w:type="dxa"/>
          </w:tcPr>
          <w:p w14:paraId="30B373A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21C&gt;G (p.P41A)</w:t>
            </w:r>
          </w:p>
        </w:tc>
        <w:tc>
          <w:tcPr>
            <w:tcW w:w="5793" w:type="dxa"/>
          </w:tcPr>
          <w:p w14:paraId="6F6873A7" w14:textId="550F9E60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lorectal cance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ZWJiPC9BdXRob3I+PFllYXI+MjAwNjwvWWVhcj48UmVj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ZWJiPC9BdXRob3I+PFllYXI+MjAwNjwvWWVhcj48UmVj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53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0ACA53E1" w14:textId="77777777" w:rsidTr="005F1980">
        <w:tc>
          <w:tcPr>
            <w:tcW w:w="1129" w:type="dxa"/>
          </w:tcPr>
          <w:p w14:paraId="0052CFC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TET1</w:t>
            </w:r>
          </w:p>
        </w:tc>
        <w:tc>
          <w:tcPr>
            <w:tcW w:w="2982" w:type="dxa"/>
          </w:tcPr>
          <w:p w14:paraId="03F9049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NR</w:t>
            </w:r>
          </w:p>
        </w:tc>
        <w:tc>
          <w:tcPr>
            <w:tcW w:w="5793" w:type="dxa"/>
          </w:tcPr>
          <w:p w14:paraId="0331064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44ADE447" w14:textId="77777777" w:rsidTr="005F1980">
        <w:tc>
          <w:tcPr>
            <w:tcW w:w="1129" w:type="dxa"/>
          </w:tcPr>
          <w:p w14:paraId="0F00A4F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TET2</w:t>
            </w:r>
          </w:p>
        </w:tc>
        <w:tc>
          <w:tcPr>
            <w:tcW w:w="2982" w:type="dxa"/>
          </w:tcPr>
          <w:p w14:paraId="26C66E4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037T&gt;C (p.L346P)</w:t>
            </w:r>
          </w:p>
        </w:tc>
        <w:tc>
          <w:tcPr>
            <w:tcW w:w="5793" w:type="dxa"/>
          </w:tcPr>
          <w:p w14:paraId="25804398" w14:textId="28506DA0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Myelodysplastic/myeloproliferative diseas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Jc21hZWw8L0F1dGhvcj48WWVhcj4yMDEyPC9ZZWFyPjxS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Jc21hZWw8L0F1dGhvcj48WWVhcj4yMDEyPC9ZZWFyPjxS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5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4CABC287" w14:textId="77777777" w:rsidTr="005F1980">
        <w:tc>
          <w:tcPr>
            <w:tcW w:w="1129" w:type="dxa"/>
          </w:tcPr>
          <w:p w14:paraId="5E1B4B4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823308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52A&gt;C (p.D551A)</w:t>
            </w:r>
          </w:p>
        </w:tc>
        <w:tc>
          <w:tcPr>
            <w:tcW w:w="5793" w:type="dxa"/>
          </w:tcPr>
          <w:p w14:paraId="5909165D" w14:textId="1B26AB0C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Prostate cance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OaWNrZXJzb248L0F1dGhvcj48WWVhcj4yMDEzPC9ZZWFy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OaWNrZXJzb248L0F1dGhvcj48WWVhcj4yMDEzPC9ZZWFy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5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572D531A" w14:textId="77777777" w:rsidTr="005F1980">
        <w:tc>
          <w:tcPr>
            <w:tcW w:w="1129" w:type="dxa"/>
          </w:tcPr>
          <w:p w14:paraId="74529F9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0C148F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115A&gt;T (p.T1372I)</w:t>
            </w:r>
          </w:p>
        </w:tc>
        <w:tc>
          <w:tcPr>
            <w:tcW w:w="5793" w:type="dxa"/>
            <w:vMerge w:val="restart"/>
          </w:tcPr>
          <w:p w14:paraId="3217D403" w14:textId="4C5C575A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Myeloproliferative neoplasm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2hhdWI8L0F1dGhvcj48WWVhcj4yMDEwPC9ZZWFyPjxS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2hhdWI8L0F1dGhvcj48WWVhcj4yMDEwPC9ZZWFyPjxS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5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2CDB942B" w14:textId="77777777" w:rsidTr="005F1980">
        <w:tc>
          <w:tcPr>
            <w:tcW w:w="1129" w:type="dxa"/>
          </w:tcPr>
          <w:p w14:paraId="00D9E86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2B4CC9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853_3855del (p.S1285del)</w:t>
            </w:r>
          </w:p>
        </w:tc>
        <w:tc>
          <w:tcPr>
            <w:tcW w:w="5793" w:type="dxa"/>
            <w:vMerge/>
          </w:tcPr>
          <w:p w14:paraId="2D18D622" w14:textId="77777777" w:rsidR="0021579F" w:rsidRPr="0056135C" w:rsidRDefault="0021579F" w:rsidP="005F1980">
            <w:pPr>
              <w:pStyle w:val="bodyindent"/>
              <w:spacing w:line="240" w:lineRule="auto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2B3B1992" w14:textId="77777777" w:rsidTr="005F1980">
        <w:tc>
          <w:tcPr>
            <w:tcW w:w="1129" w:type="dxa"/>
          </w:tcPr>
          <w:p w14:paraId="7ED009D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E165D3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p.Q891</w:t>
            </w:r>
          </w:p>
        </w:tc>
        <w:tc>
          <w:tcPr>
            <w:tcW w:w="5793" w:type="dxa"/>
            <w:vMerge/>
          </w:tcPr>
          <w:p w14:paraId="0B03C8CD" w14:textId="77777777" w:rsidR="0021579F" w:rsidRPr="0056135C" w:rsidRDefault="0021579F" w:rsidP="005F1980">
            <w:pPr>
              <w:pStyle w:val="bodyindent"/>
              <w:spacing w:line="240" w:lineRule="auto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619575C2" w14:textId="77777777" w:rsidTr="005F1980">
        <w:tc>
          <w:tcPr>
            <w:tcW w:w="1129" w:type="dxa"/>
          </w:tcPr>
          <w:p w14:paraId="1550B94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4DFA377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629T&gt;C(p.L1210P)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ab/>
            </w:r>
          </w:p>
        </w:tc>
        <w:tc>
          <w:tcPr>
            <w:tcW w:w="5793" w:type="dxa"/>
            <w:vMerge/>
          </w:tcPr>
          <w:p w14:paraId="228EF68E" w14:textId="77777777" w:rsidR="0021579F" w:rsidRPr="0056135C" w:rsidRDefault="0021579F" w:rsidP="005F1980">
            <w:pPr>
              <w:pStyle w:val="bodyindent"/>
              <w:spacing w:line="240" w:lineRule="auto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76B9AB28" w14:textId="77777777" w:rsidTr="005F1980">
        <w:tc>
          <w:tcPr>
            <w:tcW w:w="1129" w:type="dxa"/>
          </w:tcPr>
          <w:p w14:paraId="3DD37AF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520B68F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p.Arg544*</w:t>
            </w:r>
          </w:p>
        </w:tc>
        <w:tc>
          <w:tcPr>
            <w:tcW w:w="5793" w:type="dxa"/>
            <w:vMerge/>
          </w:tcPr>
          <w:p w14:paraId="03087694" w14:textId="77777777" w:rsidR="0021579F" w:rsidRPr="0056135C" w:rsidRDefault="0021579F" w:rsidP="005F1980">
            <w:pPr>
              <w:pStyle w:val="bodyindent"/>
              <w:spacing w:line="240" w:lineRule="auto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5D0151BF" w14:textId="77777777" w:rsidTr="005F1980">
        <w:tc>
          <w:tcPr>
            <w:tcW w:w="1129" w:type="dxa"/>
          </w:tcPr>
          <w:p w14:paraId="4BE821DB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367B6F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splice donor c.3980 + 2G</w:t>
            </w:r>
            <w:r w:rsidRPr="0056135C">
              <w:rPr>
                <w:bCs/>
                <w:noProof w:val="0"/>
                <w:sz w:val="20"/>
                <w:lang w:val="en-GB"/>
              </w:rPr>
              <w:t>→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T</w:t>
            </w:r>
          </w:p>
        </w:tc>
        <w:tc>
          <w:tcPr>
            <w:tcW w:w="5793" w:type="dxa"/>
            <w:vMerge/>
          </w:tcPr>
          <w:p w14:paraId="5CE1C9A3" w14:textId="77777777" w:rsidR="0021579F" w:rsidRPr="0056135C" w:rsidRDefault="0021579F" w:rsidP="005F1980">
            <w:pPr>
              <w:pStyle w:val="bodyindent"/>
              <w:spacing w:line="240" w:lineRule="auto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647CF82B" w14:textId="77777777" w:rsidTr="005F1980">
        <w:tc>
          <w:tcPr>
            <w:tcW w:w="1129" w:type="dxa"/>
          </w:tcPr>
          <w:p w14:paraId="16A9FCEF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259098F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p.D1858fs</w:t>
            </w:r>
          </w:p>
        </w:tc>
        <w:tc>
          <w:tcPr>
            <w:tcW w:w="5793" w:type="dxa"/>
            <w:vMerge/>
          </w:tcPr>
          <w:p w14:paraId="7CD07748" w14:textId="77777777" w:rsidR="0021579F" w:rsidRPr="0056135C" w:rsidRDefault="0021579F" w:rsidP="005F1980">
            <w:pPr>
              <w:pStyle w:val="bodyindent"/>
              <w:spacing w:line="240" w:lineRule="auto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65C5F211" w14:textId="77777777" w:rsidTr="005F1980">
        <w:tc>
          <w:tcPr>
            <w:tcW w:w="1129" w:type="dxa"/>
          </w:tcPr>
          <w:p w14:paraId="294982EF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430C13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524G&gt;A(p.G1275E)</w:t>
            </w:r>
          </w:p>
        </w:tc>
        <w:tc>
          <w:tcPr>
            <w:tcW w:w="5793" w:type="dxa"/>
            <w:vMerge/>
          </w:tcPr>
          <w:p w14:paraId="5D717C9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29643388" w14:textId="77777777" w:rsidTr="005F1980">
        <w:tc>
          <w:tcPr>
            <w:tcW w:w="1129" w:type="dxa"/>
          </w:tcPr>
          <w:p w14:paraId="75E45302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lastRenderedPageBreak/>
              <w:t>TET3</w:t>
            </w:r>
          </w:p>
        </w:tc>
        <w:tc>
          <w:tcPr>
            <w:tcW w:w="2982" w:type="dxa"/>
          </w:tcPr>
          <w:p w14:paraId="535175F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215delA (p.W406Gfs*135)</w:t>
            </w:r>
          </w:p>
        </w:tc>
        <w:tc>
          <w:tcPr>
            <w:tcW w:w="5793" w:type="dxa"/>
            <w:vMerge w:val="restart"/>
          </w:tcPr>
          <w:p w14:paraId="7726DFCA" w14:textId="6925DBD7" w:rsidR="0021579F" w:rsidRPr="0056135C" w:rsidRDefault="0021579F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, developmental delay, autistic traits, hypotonia, growth abnormalities, facial dysmorphism and movement disorder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ZWNrPC9BdXRob3I+PFllYXI+MjAyMDwvWWVhcj48UmVj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ZWNrPC9BdXRob3I+PFllYXI+MjAyMDwvWWVhcj48UmVj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5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21579F" w:rsidRPr="0056135C" w14:paraId="723424E0" w14:textId="77777777" w:rsidTr="005F1980">
        <w:tc>
          <w:tcPr>
            <w:tcW w:w="1129" w:type="dxa"/>
          </w:tcPr>
          <w:p w14:paraId="0419B8A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9CDCD1C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254C&gt;T (p.R752C)</w:t>
            </w:r>
          </w:p>
        </w:tc>
        <w:tc>
          <w:tcPr>
            <w:tcW w:w="5793" w:type="dxa"/>
            <w:vMerge/>
          </w:tcPr>
          <w:p w14:paraId="1742A15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3FEE814F" w14:textId="77777777" w:rsidTr="005F1980">
        <w:tc>
          <w:tcPr>
            <w:tcW w:w="1129" w:type="dxa"/>
          </w:tcPr>
          <w:p w14:paraId="55778DE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68B9961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552C&gt;T (p.T851M)</w:t>
            </w:r>
          </w:p>
        </w:tc>
        <w:tc>
          <w:tcPr>
            <w:tcW w:w="5793" w:type="dxa"/>
            <w:vMerge/>
          </w:tcPr>
          <w:p w14:paraId="1487FC8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1A94BB01" w14:textId="77777777" w:rsidTr="005F1980">
        <w:tc>
          <w:tcPr>
            <w:tcW w:w="1129" w:type="dxa"/>
          </w:tcPr>
          <w:p w14:paraId="3BE3802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1B72FF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722G&gt;T (p.V908L)</w:t>
            </w:r>
          </w:p>
        </w:tc>
        <w:tc>
          <w:tcPr>
            <w:tcW w:w="5793" w:type="dxa"/>
            <w:vMerge/>
          </w:tcPr>
          <w:p w14:paraId="0BB785CD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5F52767D" w14:textId="77777777" w:rsidTr="005F1980">
        <w:tc>
          <w:tcPr>
            <w:tcW w:w="1129" w:type="dxa"/>
          </w:tcPr>
          <w:p w14:paraId="56D6CB5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9428D8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215T&gt;G (p.F1072C)</w:t>
            </w:r>
          </w:p>
        </w:tc>
        <w:tc>
          <w:tcPr>
            <w:tcW w:w="5793" w:type="dxa"/>
            <w:vMerge/>
          </w:tcPr>
          <w:p w14:paraId="593B9F1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49112A73" w14:textId="77777777" w:rsidTr="005F1980">
        <w:tc>
          <w:tcPr>
            <w:tcW w:w="1129" w:type="dxa"/>
          </w:tcPr>
          <w:p w14:paraId="79988A66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C0267F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226G&gt;A (p.A1076T)</w:t>
            </w:r>
          </w:p>
        </w:tc>
        <w:tc>
          <w:tcPr>
            <w:tcW w:w="5793" w:type="dxa"/>
            <w:vMerge/>
          </w:tcPr>
          <w:p w14:paraId="335B1A6A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27F5352C" w14:textId="77777777" w:rsidTr="005F1980">
        <w:tc>
          <w:tcPr>
            <w:tcW w:w="1129" w:type="dxa"/>
          </w:tcPr>
          <w:p w14:paraId="329664BB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EA32370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265G&gt;A (p.V1089M)</w:t>
            </w:r>
          </w:p>
        </w:tc>
        <w:tc>
          <w:tcPr>
            <w:tcW w:w="5793" w:type="dxa"/>
            <w:vMerge/>
          </w:tcPr>
          <w:p w14:paraId="639360CB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520654E9" w14:textId="77777777" w:rsidTr="005F1980">
        <w:tc>
          <w:tcPr>
            <w:tcW w:w="1129" w:type="dxa"/>
          </w:tcPr>
          <w:p w14:paraId="0505A24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42ED6E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977_4983del (p.H1660Pfs*52)</w:t>
            </w:r>
          </w:p>
        </w:tc>
        <w:tc>
          <w:tcPr>
            <w:tcW w:w="5793" w:type="dxa"/>
            <w:vMerge/>
          </w:tcPr>
          <w:p w14:paraId="53F751B4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6D8EADB5" w14:textId="77777777" w:rsidTr="005F1980">
        <w:tc>
          <w:tcPr>
            <w:tcW w:w="1129" w:type="dxa"/>
          </w:tcPr>
          <w:p w14:paraId="57F4456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117B405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030C&gt;T (p.P1677L)</w:t>
            </w:r>
          </w:p>
        </w:tc>
        <w:tc>
          <w:tcPr>
            <w:tcW w:w="5793" w:type="dxa"/>
            <w:vMerge/>
          </w:tcPr>
          <w:p w14:paraId="15620CB8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21579F" w:rsidRPr="0056135C" w14:paraId="64628583" w14:textId="77777777" w:rsidTr="005F1980">
        <w:tc>
          <w:tcPr>
            <w:tcW w:w="1129" w:type="dxa"/>
          </w:tcPr>
          <w:p w14:paraId="15AAE1CE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7A568C9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083C&gt;T (p.Q1695*)</w:t>
            </w:r>
          </w:p>
        </w:tc>
        <w:tc>
          <w:tcPr>
            <w:tcW w:w="5793" w:type="dxa"/>
            <w:vMerge/>
          </w:tcPr>
          <w:p w14:paraId="7FB1D5C3" w14:textId="77777777" w:rsidR="0021579F" w:rsidRPr="0056135C" w:rsidRDefault="0021579F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4E1D4435" w14:textId="77777777" w:rsidTr="005F1980">
        <w:tc>
          <w:tcPr>
            <w:tcW w:w="1129" w:type="dxa"/>
          </w:tcPr>
          <w:p w14:paraId="46253A51" w14:textId="3BDFEAE3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FTO</w:t>
            </w:r>
          </w:p>
        </w:tc>
        <w:tc>
          <w:tcPr>
            <w:tcW w:w="2982" w:type="dxa"/>
          </w:tcPr>
          <w:p w14:paraId="1D3B1AF5" w14:textId="1842E28E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12A&gt;C (p.H271P)</w:t>
            </w:r>
          </w:p>
        </w:tc>
        <w:tc>
          <w:tcPr>
            <w:tcW w:w="5793" w:type="dxa"/>
          </w:tcPr>
          <w:p w14:paraId="7F85E132" w14:textId="1CB00D21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Developmental delay and dysmorphic facial features </w:t>
            </w:r>
            <w:r w:rsidR="00474F0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YWdsYXlhbjwvQXV0aG9yPjxZZWFyPjIwMTY8L1llYXI+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YWdsYXlhbjwvQXV0aG9yPjxZZWFyPjIwMTY8L1llYXI+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474F0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474F0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58]</w:t>
            </w:r>
            <w:r w:rsidR="00474F0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.</w:t>
            </w:r>
          </w:p>
        </w:tc>
      </w:tr>
      <w:tr w:rsidR="006E0CB0" w:rsidRPr="0056135C" w14:paraId="3F90CCD1" w14:textId="77777777" w:rsidTr="005F1980">
        <w:tc>
          <w:tcPr>
            <w:tcW w:w="1129" w:type="dxa"/>
          </w:tcPr>
          <w:p w14:paraId="108B67E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F1EF106" w14:textId="0E62A8D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947G&gt;A (p.R316Q)</w:t>
            </w:r>
          </w:p>
        </w:tc>
        <w:tc>
          <w:tcPr>
            <w:tcW w:w="5793" w:type="dxa"/>
          </w:tcPr>
          <w:p w14:paraId="71114BAB" w14:textId="7CC63A03" w:rsidR="006E0CB0" w:rsidRPr="0056135C" w:rsidRDefault="006E0CB0" w:rsidP="00474F0D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Growth retardation and multiple malformations </w:t>
            </w:r>
            <w:r w:rsidR="00474F0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{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Boissel</w:t>
            </w:r>
            <w:r w:rsidR="00474F0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,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2009.</w:t>
            </w:r>
          </w:p>
        </w:tc>
      </w:tr>
      <w:tr w:rsidR="006E0CB0" w:rsidRPr="0056135C" w14:paraId="7577E757" w14:textId="77777777" w:rsidTr="005F1980">
        <w:tc>
          <w:tcPr>
            <w:tcW w:w="1129" w:type="dxa"/>
          </w:tcPr>
          <w:p w14:paraId="4698644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F4C5BE0" w14:textId="1EC60D73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956C&gt;T (p.S319F)</w:t>
            </w:r>
          </w:p>
        </w:tc>
        <w:tc>
          <w:tcPr>
            <w:tcW w:w="5793" w:type="dxa"/>
          </w:tcPr>
          <w:p w14:paraId="0F6D76EC" w14:textId="7254B0FD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Developmental delay and growth retardation 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EYW91ZDwvQXV0aG9yPjxZZWFyPjIwMTY8L1llYXI+PFJl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EYW91ZDwvQXV0aG9yPjxZZWFyPjIwMTY8L1llYXI+PFJl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59]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474F0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.</w:t>
            </w:r>
          </w:p>
        </w:tc>
      </w:tr>
      <w:tr w:rsidR="006E0CB0" w:rsidRPr="0056135C" w14:paraId="72722B4D" w14:textId="77777777" w:rsidTr="005F1980">
        <w:tc>
          <w:tcPr>
            <w:tcW w:w="1129" w:type="dxa"/>
          </w:tcPr>
          <w:p w14:paraId="173B905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31C40E6" w14:textId="7D91B45D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965G&gt;A (p.R322Q)</w:t>
            </w:r>
          </w:p>
        </w:tc>
        <w:tc>
          <w:tcPr>
            <w:tcW w:w="5793" w:type="dxa"/>
          </w:tcPr>
          <w:p w14:paraId="4DF2B0B7" w14:textId="00626012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Growth retardation and multiple malformations 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Sb2hlbmE8L0F1dGhvcj48WWVhcj4yMDE2PC9ZZWFyPjxS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Sb2hlbmE8L0F1dGhvcj48WWVhcj4yMDE2PC9ZZWFyPjxS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0]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474F0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.</w:t>
            </w:r>
          </w:p>
        </w:tc>
      </w:tr>
      <w:tr w:rsidR="006E0CB0" w:rsidRPr="0056135C" w14:paraId="4CFC8D87" w14:textId="77777777" w:rsidTr="005F1980">
        <w:tc>
          <w:tcPr>
            <w:tcW w:w="1129" w:type="dxa"/>
          </w:tcPr>
          <w:p w14:paraId="70E10C4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4A202A7" w14:textId="68A8E3B0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rs9939609 and rs8050136</w:t>
            </w:r>
          </w:p>
        </w:tc>
        <w:tc>
          <w:tcPr>
            <w:tcW w:w="5793" w:type="dxa"/>
          </w:tcPr>
          <w:p w14:paraId="564C6CF3" w14:textId="0EC0EF9E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Obesity 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b25nPC9BdXRob3I+PFllYXI+MjAwODwvWWVhcj48UmVj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b25nPC9BdXRob3I+PFllYXI+MjAwODwvWWVhcj48UmVj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1]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474F0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.</w:t>
            </w:r>
          </w:p>
        </w:tc>
      </w:tr>
      <w:tr w:rsidR="006E0CB0" w:rsidRPr="0056135C" w14:paraId="3E5D7EC3" w14:textId="77777777" w:rsidTr="005F1980">
        <w:tc>
          <w:tcPr>
            <w:tcW w:w="1129" w:type="dxa"/>
          </w:tcPr>
          <w:p w14:paraId="2B93D3F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1365E66" w14:textId="09FC6FD0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rs9939609</w:t>
            </w:r>
          </w:p>
        </w:tc>
        <w:tc>
          <w:tcPr>
            <w:tcW w:w="5793" w:type="dxa"/>
          </w:tcPr>
          <w:p w14:paraId="7DD06271" w14:textId="7A6DAC2B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Type II diabetes</w:t>
            </w:r>
            <w:r w:rsidR="00474F0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 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cmF5bGluZzwvQXV0aG9yPjxZZWFyPjIwMDc8L1llYXI+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cmF5bGluZzwvQXV0aG9yPjxZZWFyPjIwMDc8L1llYXI+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2]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51712E5B" w14:textId="77777777" w:rsidTr="005F1980">
        <w:tc>
          <w:tcPr>
            <w:tcW w:w="1129" w:type="dxa"/>
          </w:tcPr>
          <w:p w14:paraId="0130E3A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B99B104" w14:textId="05694259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rs7202116</w:t>
            </w:r>
          </w:p>
        </w:tc>
        <w:tc>
          <w:tcPr>
            <w:tcW w:w="5793" w:type="dxa"/>
          </w:tcPr>
          <w:p w14:paraId="6228C743" w14:textId="02B22348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Obesity 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gRXhjbHVkZVllYXI9IjEiPjxBdXRob3I+WWFuZzwvQXV0aG9yPjxZZWFy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gRXhjbHVkZVllYXI9IjEiPjxBdXRob3I+WWFuZzwvQXV0aG9yPjxZZWFy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3]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474F0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.</w:t>
            </w:r>
          </w:p>
        </w:tc>
      </w:tr>
      <w:tr w:rsidR="006E0CB0" w:rsidRPr="0056135C" w14:paraId="2DAE042F" w14:textId="77777777" w:rsidTr="005F1980">
        <w:tc>
          <w:tcPr>
            <w:tcW w:w="1129" w:type="dxa"/>
          </w:tcPr>
          <w:p w14:paraId="5C006EA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7A218D2" w14:textId="05CE7CEF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rs9939609</w:t>
            </w:r>
          </w:p>
        </w:tc>
        <w:tc>
          <w:tcPr>
            <w:tcW w:w="5793" w:type="dxa"/>
            <w:vMerge w:val="restart"/>
          </w:tcPr>
          <w:p w14:paraId="409EF872" w14:textId="799B13FB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Metabolic syndrome including obesity, hypertension, dyslipidemia, and defective glucose tolerance 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gRXhjbHVkZVllYXI9IjEiPjxBdXRob3I+SG90dGE8L0F1dGhvcj48WWVh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gRXhjbHVkZVllYXI9IjEiPjxBdXRob3I+SG90dGE8L0F1dGhvcj48WWVh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4]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474F0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.</w:t>
            </w:r>
          </w:p>
        </w:tc>
      </w:tr>
      <w:tr w:rsidR="006E0CB0" w:rsidRPr="0056135C" w14:paraId="391A1F7F" w14:textId="77777777" w:rsidTr="005F1980">
        <w:tc>
          <w:tcPr>
            <w:tcW w:w="1129" w:type="dxa"/>
          </w:tcPr>
          <w:p w14:paraId="19BD192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679D9DD" w14:textId="33801135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rs8050136</w:t>
            </w:r>
          </w:p>
        </w:tc>
        <w:tc>
          <w:tcPr>
            <w:tcW w:w="5793" w:type="dxa"/>
            <w:vMerge/>
          </w:tcPr>
          <w:p w14:paraId="0BA7A2B8" w14:textId="77777777" w:rsidR="006E0CB0" w:rsidRPr="0056135C" w:rsidRDefault="006E0CB0" w:rsidP="00D3621B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309425A5" w14:textId="77777777" w:rsidTr="005F1980">
        <w:tc>
          <w:tcPr>
            <w:tcW w:w="1129" w:type="dxa"/>
          </w:tcPr>
          <w:p w14:paraId="3BDC243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766FA2D" w14:textId="5320E908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rs1558902</w:t>
            </w:r>
          </w:p>
        </w:tc>
        <w:tc>
          <w:tcPr>
            <w:tcW w:w="5793" w:type="dxa"/>
            <w:vMerge/>
          </w:tcPr>
          <w:p w14:paraId="149844CD" w14:textId="77777777" w:rsidR="006E0CB0" w:rsidRPr="0056135C" w:rsidRDefault="006E0CB0" w:rsidP="00D3621B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7EEAAB29" w14:textId="77777777" w:rsidTr="005F1980">
        <w:tc>
          <w:tcPr>
            <w:tcW w:w="1129" w:type="dxa"/>
          </w:tcPr>
          <w:p w14:paraId="5EE04BC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DC7AFCA" w14:textId="3098BC63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rs1421085</w:t>
            </w:r>
          </w:p>
        </w:tc>
        <w:tc>
          <w:tcPr>
            <w:tcW w:w="5793" w:type="dxa"/>
            <w:vMerge/>
          </w:tcPr>
          <w:p w14:paraId="50AFAF73" w14:textId="77777777" w:rsidR="006E0CB0" w:rsidRPr="0056135C" w:rsidRDefault="006E0CB0" w:rsidP="00D3621B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1DE6D46A" w14:textId="77777777" w:rsidTr="006E4EED">
        <w:tc>
          <w:tcPr>
            <w:tcW w:w="9904" w:type="dxa"/>
            <w:gridSpan w:val="3"/>
          </w:tcPr>
          <w:p w14:paraId="1C665C12" w14:textId="57EF8AF8" w:rsidR="006E0CB0" w:rsidRPr="0056135C" w:rsidRDefault="006E0CB0" w:rsidP="00D3621B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Style w:val="inlineheading"/>
                <w:rFonts w:ascii="Palatino" w:hAnsi="Palatino"/>
                <w:sz w:val="20"/>
              </w:rPr>
              <w:t>Dioxygenases – lysine demethylases</w:t>
            </w:r>
          </w:p>
        </w:tc>
      </w:tr>
      <w:tr w:rsidR="006E0CB0" w:rsidRPr="0056135C" w14:paraId="7AD44BC6" w14:textId="77777777" w:rsidTr="005F1980">
        <w:tc>
          <w:tcPr>
            <w:tcW w:w="1129" w:type="dxa"/>
          </w:tcPr>
          <w:p w14:paraId="32A8CD2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KDM3A</w:t>
            </w:r>
          </w:p>
        </w:tc>
        <w:tc>
          <w:tcPr>
            <w:tcW w:w="2982" w:type="dxa"/>
          </w:tcPr>
          <w:p w14:paraId="10D4285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934C&gt;A (p.P645Q)</w:t>
            </w:r>
          </w:p>
        </w:tc>
        <w:tc>
          <w:tcPr>
            <w:tcW w:w="5793" w:type="dxa"/>
          </w:tcPr>
          <w:p w14:paraId="361C6826" w14:textId="640D134F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Male infert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Ib2phdGk8L0F1dGhvcj48WWVhcj4yMDE5PC9ZZWFyPjxS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Ib2phdGk8L0F1dGhvcj48WWVhcj4yMDE5PC9ZZWFyPjxS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AC20F8D" w14:textId="77777777" w:rsidTr="005F1980">
        <w:tc>
          <w:tcPr>
            <w:tcW w:w="1129" w:type="dxa"/>
          </w:tcPr>
          <w:p w14:paraId="3D6BE03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E849BF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956delA (p.G1211fs)</w:t>
            </w:r>
          </w:p>
        </w:tc>
        <w:tc>
          <w:tcPr>
            <w:tcW w:w="5793" w:type="dxa"/>
          </w:tcPr>
          <w:p w14:paraId="7060C066" w14:textId="7A04BE7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Male infert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Ib2phdGk8L0F1dGhvcj48WWVhcj4yMDE5PC9ZZWFyPjxS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Ib2phdGk8L0F1dGhvcj48WWVhcj4yMDE5PC9ZZWFyPjxS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6D5CA9D" w14:textId="77777777" w:rsidTr="005F1980">
        <w:tc>
          <w:tcPr>
            <w:tcW w:w="1129" w:type="dxa"/>
          </w:tcPr>
          <w:p w14:paraId="11DB6FD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KDM3B</w:t>
            </w:r>
          </w:p>
        </w:tc>
        <w:tc>
          <w:tcPr>
            <w:tcW w:w="2982" w:type="dxa"/>
          </w:tcPr>
          <w:p w14:paraId="2A5F2A6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216C&gt;T (p.R1406W)</w:t>
            </w:r>
          </w:p>
        </w:tc>
        <w:tc>
          <w:tcPr>
            <w:tcW w:w="5793" w:type="dxa"/>
          </w:tcPr>
          <w:p w14:paraId="1FE9B4D1" w14:textId="6AB44E2A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Schizophreni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lwcG9uaTwvQXV0aG9yPjxZZWFyPjIwMTQ8L1llYXI+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lwcG9uaTwvQXV0aG9yPjxZZWFyPjIwMTQ8L1llYXI+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  <w:p w14:paraId="63CA66C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4A2E07A2" w14:textId="77777777" w:rsidTr="005F1980">
        <w:tc>
          <w:tcPr>
            <w:tcW w:w="1129" w:type="dxa"/>
          </w:tcPr>
          <w:p w14:paraId="32CADF9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BEFCB8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624del (p.L875Rfs*8)</w:t>
            </w:r>
          </w:p>
        </w:tc>
        <w:tc>
          <w:tcPr>
            <w:tcW w:w="5793" w:type="dxa"/>
          </w:tcPr>
          <w:p w14:paraId="295F5AE0" w14:textId="33EF8A63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EZWNpcGhlcmluZyBEZXZlbG9wbWVudGFsIERpc29yZGVy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EZWNpcGhlcmluZyBEZXZlbG9wbWVudGFsIERpc29yZGVy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328FF55" w14:textId="77777777" w:rsidTr="005F1980">
        <w:tc>
          <w:tcPr>
            <w:tcW w:w="1129" w:type="dxa"/>
          </w:tcPr>
          <w:p w14:paraId="62E7BDE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F6CF78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422A&gt;G (p.N1141S)</w:t>
            </w:r>
          </w:p>
        </w:tc>
        <w:tc>
          <w:tcPr>
            <w:tcW w:w="5793" w:type="dxa"/>
          </w:tcPr>
          <w:p w14:paraId="42618B47" w14:textId="1E372113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Wilms tumour and hyperpigment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YWhhbWRhbGxpZTwvQXV0aG9yPjxZZWFyPjIwMTk8L1ll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YWhhbWRhbGxpZTwvQXV0aG9yPjxZZWFyPjIwMTk8L1ll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64E063D" w14:textId="77777777" w:rsidTr="005F1980">
        <w:tc>
          <w:tcPr>
            <w:tcW w:w="1129" w:type="dxa"/>
          </w:tcPr>
          <w:p w14:paraId="46D81FD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C4B662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916_917delAG</w:t>
            </w:r>
          </w:p>
        </w:tc>
        <w:tc>
          <w:tcPr>
            <w:tcW w:w="5793" w:type="dxa"/>
          </w:tcPr>
          <w:p w14:paraId="239A0211" w14:textId="03BCB2DF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Hepatoblastoma, autism, intellectual disability, and abnormal pigment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YWhhbWRhbGxpZTwvQXV0aG9yPjxZZWFyPjIwMTk8L1ll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YWhhbWRhbGxpZTwvQXV0aG9yPjxZZWFyPjIwMTk8L1ll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0F5CA708" w14:textId="77777777" w:rsidTr="005F1980">
        <w:tc>
          <w:tcPr>
            <w:tcW w:w="1129" w:type="dxa"/>
          </w:tcPr>
          <w:p w14:paraId="5A52379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F2C59A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77G&gt;T (p.E93*)</w:t>
            </w:r>
          </w:p>
        </w:tc>
        <w:tc>
          <w:tcPr>
            <w:tcW w:w="5793" w:type="dxa"/>
          </w:tcPr>
          <w:p w14:paraId="037735EE" w14:textId="788A1892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Acute myeloid leukemia, mild intellectual disability, congenital hypothyroidism and congenital hip dysplasi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YWhhbWRhbGxpZTwvQXV0aG9yPjxZZWFyPjIwMTk8L1ll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YWhhbWRhbGxpZTwvQXV0aG9yPjxZZWFyPjIwMTk8L1ll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0C25C5C" w14:textId="77777777" w:rsidTr="005F1980">
        <w:tc>
          <w:tcPr>
            <w:tcW w:w="1129" w:type="dxa"/>
          </w:tcPr>
          <w:p w14:paraId="7080A0E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1A9338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095A&gt;T (p.D1032V)</w:t>
            </w:r>
          </w:p>
        </w:tc>
        <w:tc>
          <w:tcPr>
            <w:tcW w:w="5793" w:type="dxa"/>
          </w:tcPr>
          <w:p w14:paraId="2329AC43" w14:textId="126707FA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Hodgkin lymphoma, feeding difficulties, intellectual disability, umbilical and inguinal hernia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EaWV0czwvQXV0aG9yPjxZZWFyPjIwMTk8L1llYXI+PFJl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EaWV0czwvQXV0aG9yPjxZZWFyPjIwMTk8L1llYXI+PFJl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9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E6C6E70" w14:textId="77777777" w:rsidTr="005F1980">
        <w:tc>
          <w:tcPr>
            <w:tcW w:w="1129" w:type="dxa"/>
          </w:tcPr>
          <w:p w14:paraId="0B5DFCF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FBEEE9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33C&gt;T (p.R45*)</w:t>
            </w:r>
          </w:p>
        </w:tc>
        <w:tc>
          <w:tcPr>
            <w:tcW w:w="5793" w:type="dxa"/>
            <w:vMerge w:val="restart"/>
          </w:tcPr>
          <w:p w14:paraId="4AD31228" w14:textId="5266E3B0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, facial dysmorphism and short statur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EaWV0czwvQXV0aG9yPjxZZWFyPjIwMTk8L1llYXI+PFJl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EaWV0czwvQXV0aG9yPjxZZWFyPjIwMTk8L1llYXI+PFJl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69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20EC49AB" w14:textId="77777777" w:rsidTr="005F1980">
        <w:tc>
          <w:tcPr>
            <w:tcW w:w="1129" w:type="dxa"/>
          </w:tcPr>
          <w:p w14:paraId="40D5735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7B784D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77G&gt;T (p.E93*)</w:t>
            </w:r>
          </w:p>
        </w:tc>
        <w:tc>
          <w:tcPr>
            <w:tcW w:w="5793" w:type="dxa"/>
            <w:vMerge/>
          </w:tcPr>
          <w:p w14:paraId="3670D01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09A84FB3" w14:textId="77777777" w:rsidTr="005F1980">
        <w:tc>
          <w:tcPr>
            <w:tcW w:w="1129" w:type="dxa"/>
          </w:tcPr>
          <w:p w14:paraId="23D2DEE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BBDAC6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49T&gt;C (p.W117R)</w:t>
            </w:r>
          </w:p>
        </w:tc>
        <w:tc>
          <w:tcPr>
            <w:tcW w:w="5793" w:type="dxa"/>
            <w:vMerge/>
          </w:tcPr>
          <w:p w14:paraId="668B50D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5058BDDE" w14:textId="77777777" w:rsidTr="005F1980">
        <w:tc>
          <w:tcPr>
            <w:tcW w:w="1129" w:type="dxa"/>
          </w:tcPr>
          <w:p w14:paraId="19063D7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F7134A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007A&gt;G (p.D336G)</w:t>
            </w:r>
          </w:p>
        </w:tc>
        <w:tc>
          <w:tcPr>
            <w:tcW w:w="5793" w:type="dxa"/>
            <w:vMerge/>
          </w:tcPr>
          <w:p w14:paraId="54FEDC5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46F360DC" w14:textId="77777777" w:rsidTr="005F1980">
        <w:tc>
          <w:tcPr>
            <w:tcW w:w="1129" w:type="dxa"/>
          </w:tcPr>
          <w:p w14:paraId="7778BE9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E33C77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479C&gt;T (p.Q827*)</w:t>
            </w:r>
          </w:p>
        </w:tc>
        <w:tc>
          <w:tcPr>
            <w:tcW w:w="5793" w:type="dxa"/>
            <w:vMerge/>
          </w:tcPr>
          <w:p w14:paraId="53783E1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1AA5ED17" w14:textId="77777777" w:rsidTr="005F1980">
        <w:tc>
          <w:tcPr>
            <w:tcW w:w="1129" w:type="dxa"/>
          </w:tcPr>
          <w:p w14:paraId="01D7A39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8AC0FF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827C&gt;T (p.R943W)</w:t>
            </w:r>
          </w:p>
        </w:tc>
        <w:tc>
          <w:tcPr>
            <w:tcW w:w="5793" w:type="dxa"/>
            <w:vMerge/>
          </w:tcPr>
          <w:p w14:paraId="0BECE8A6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354C8B38" w14:textId="77777777" w:rsidTr="005F1980">
        <w:tc>
          <w:tcPr>
            <w:tcW w:w="1129" w:type="dxa"/>
          </w:tcPr>
          <w:p w14:paraId="6A855B7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91251A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828G&gt;A (p.R943Q)</w:t>
            </w:r>
          </w:p>
        </w:tc>
        <w:tc>
          <w:tcPr>
            <w:tcW w:w="5793" w:type="dxa"/>
            <w:vMerge/>
          </w:tcPr>
          <w:p w14:paraId="6ED3255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44BEB8E9" w14:textId="77777777" w:rsidTr="005F1980">
        <w:tc>
          <w:tcPr>
            <w:tcW w:w="1129" w:type="dxa"/>
          </w:tcPr>
          <w:p w14:paraId="5485ACB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73F223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083G&gt;A (p.R1028Q)</w:t>
            </w:r>
          </w:p>
        </w:tc>
        <w:tc>
          <w:tcPr>
            <w:tcW w:w="5793" w:type="dxa"/>
            <w:vMerge/>
          </w:tcPr>
          <w:p w14:paraId="3C0FC9D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2B51982E" w14:textId="77777777" w:rsidTr="005F1980">
        <w:tc>
          <w:tcPr>
            <w:tcW w:w="1129" w:type="dxa"/>
          </w:tcPr>
          <w:p w14:paraId="63C895E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12B1E1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095A&gt;T (p.D132V)</w:t>
            </w:r>
          </w:p>
        </w:tc>
        <w:tc>
          <w:tcPr>
            <w:tcW w:w="5793" w:type="dxa"/>
            <w:vMerge/>
          </w:tcPr>
          <w:p w14:paraId="0E2E8FD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3E519616" w14:textId="77777777" w:rsidTr="005F1980">
        <w:tc>
          <w:tcPr>
            <w:tcW w:w="1129" w:type="dxa"/>
          </w:tcPr>
          <w:p w14:paraId="7447EB7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620E40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526T&gt;C (p.L1509P)</w:t>
            </w:r>
          </w:p>
        </w:tc>
        <w:tc>
          <w:tcPr>
            <w:tcW w:w="5793" w:type="dxa"/>
            <w:vMerge/>
          </w:tcPr>
          <w:p w14:paraId="36D902E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2029772B" w14:textId="77777777" w:rsidTr="005F1980">
        <w:tc>
          <w:tcPr>
            <w:tcW w:w="1129" w:type="dxa"/>
          </w:tcPr>
          <w:p w14:paraId="5AF7A3F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95AB3C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549C&gt;T (p.R1517*)</w:t>
            </w:r>
          </w:p>
        </w:tc>
        <w:tc>
          <w:tcPr>
            <w:tcW w:w="5793" w:type="dxa"/>
            <w:vMerge/>
          </w:tcPr>
          <w:p w14:paraId="57B043E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596EB2CC" w14:textId="77777777" w:rsidTr="005F1980">
        <w:tc>
          <w:tcPr>
            <w:tcW w:w="1129" w:type="dxa"/>
          </w:tcPr>
          <w:p w14:paraId="71CD715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181930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631A&gt;G (p.Y1544C)</w:t>
            </w:r>
          </w:p>
        </w:tc>
        <w:tc>
          <w:tcPr>
            <w:tcW w:w="5793" w:type="dxa"/>
            <w:vMerge/>
          </w:tcPr>
          <w:p w14:paraId="12F1985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14A6FA24" w14:textId="77777777" w:rsidTr="005F1980">
        <w:tc>
          <w:tcPr>
            <w:tcW w:w="1129" w:type="dxa"/>
          </w:tcPr>
          <w:p w14:paraId="06CE30D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F34CE86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519G&gt;A (p.E1731K)</w:t>
            </w:r>
          </w:p>
        </w:tc>
        <w:tc>
          <w:tcPr>
            <w:tcW w:w="5793" w:type="dxa"/>
            <w:vMerge/>
          </w:tcPr>
          <w:p w14:paraId="17E3AE6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291976BC" w14:textId="77777777" w:rsidTr="005F1980">
        <w:tc>
          <w:tcPr>
            <w:tcW w:w="1129" w:type="dxa"/>
          </w:tcPr>
          <w:p w14:paraId="64D7048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7D68E6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191G&gt;A (p.E1731K)</w:t>
            </w:r>
          </w:p>
        </w:tc>
        <w:tc>
          <w:tcPr>
            <w:tcW w:w="5793" w:type="dxa"/>
            <w:vMerge/>
          </w:tcPr>
          <w:p w14:paraId="6D21146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387EF193" w14:textId="77777777" w:rsidTr="005F1980">
        <w:tc>
          <w:tcPr>
            <w:tcW w:w="1129" w:type="dxa"/>
          </w:tcPr>
          <w:p w14:paraId="50ECDBB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JMJD1C</w:t>
            </w:r>
          </w:p>
        </w:tc>
        <w:tc>
          <w:tcPr>
            <w:tcW w:w="2982" w:type="dxa"/>
          </w:tcPr>
          <w:p w14:paraId="29B6F2D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748_749delTT (p.L250fs</w:t>
            </w:r>
          </w:p>
        </w:tc>
        <w:tc>
          <w:tcPr>
            <w:tcW w:w="5793" w:type="dxa"/>
          </w:tcPr>
          <w:p w14:paraId="6A902F99" w14:textId="15CF92B3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 heart disease in patients with 22q11.2 deletion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D6FC9A1" w14:textId="77777777" w:rsidTr="005F1980">
        <w:tc>
          <w:tcPr>
            <w:tcW w:w="1129" w:type="dxa"/>
          </w:tcPr>
          <w:p w14:paraId="79066AF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64197E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88C&gt;T (p.P163L)</w:t>
            </w:r>
          </w:p>
        </w:tc>
        <w:tc>
          <w:tcPr>
            <w:tcW w:w="5793" w:type="dxa"/>
          </w:tcPr>
          <w:p w14:paraId="1D6CAE84" w14:textId="2D88DD0B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tt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8E07173" w14:textId="77777777" w:rsidTr="005F1980">
        <w:tc>
          <w:tcPr>
            <w:tcW w:w="1129" w:type="dxa"/>
          </w:tcPr>
          <w:p w14:paraId="749710D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26EAD0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11G&gt;A (p.V171I)</w:t>
            </w:r>
          </w:p>
        </w:tc>
        <w:tc>
          <w:tcPr>
            <w:tcW w:w="5793" w:type="dxa"/>
          </w:tcPr>
          <w:p w14:paraId="4AEFB430" w14:textId="2991D47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racranial germ cell tumou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YW5nPC9BdXRob3I+PFllYXI+MjAxNDwvWWVhcj48UmVj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YW5nPC9BdXRob3I+PFllYXI+MjAxNDwvWWVhcj48UmVj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00ED1E5E" w14:textId="77777777" w:rsidTr="005F1980">
        <w:tc>
          <w:tcPr>
            <w:tcW w:w="1129" w:type="dxa"/>
          </w:tcPr>
          <w:p w14:paraId="056D24B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726557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68A&gt;G (p.N190D)</w:t>
            </w:r>
          </w:p>
        </w:tc>
        <w:tc>
          <w:tcPr>
            <w:tcW w:w="5793" w:type="dxa"/>
          </w:tcPr>
          <w:p w14:paraId="24A8F5DE" w14:textId="79ADC786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 heart disease in patients with 22q11.2 deletion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E02EC5D" w14:textId="77777777" w:rsidTr="005F1980">
        <w:tc>
          <w:tcPr>
            <w:tcW w:w="1129" w:type="dxa"/>
          </w:tcPr>
          <w:p w14:paraId="23B2B206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9645AA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60C&gt;G (p.P287R)</w:t>
            </w:r>
          </w:p>
        </w:tc>
        <w:tc>
          <w:tcPr>
            <w:tcW w:w="5793" w:type="dxa"/>
          </w:tcPr>
          <w:p w14:paraId="39F6D981" w14:textId="73D5BBBF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 heart disease in patients with 22q11.2 deletion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56B891B" w14:textId="77777777" w:rsidTr="005F1980">
        <w:tc>
          <w:tcPr>
            <w:tcW w:w="1129" w:type="dxa"/>
          </w:tcPr>
          <w:p w14:paraId="61327A4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88B105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36C&gt;T (p.H546Y)</w:t>
            </w:r>
          </w:p>
        </w:tc>
        <w:tc>
          <w:tcPr>
            <w:tcW w:w="5793" w:type="dxa"/>
          </w:tcPr>
          <w:p w14:paraId="39FE2202" w14:textId="696FBCA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 heart disease in patients with 22q11.2 deletion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4128425" w14:textId="77777777" w:rsidTr="005F1980">
        <w:tc>
          <w:tcPr>
            <w:tcW w:w="1129" w:type="dxa"/>
          </w:tcPr>
          <w:p w14:paraId="6977BD9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1B1B34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957C&gt;T (p.P653S)</w:t>
            </w:r>
          </w:p>
        </w:tc>
        <w:tc>
          <w:tcPr>
            <w:tcW w:w="5793" w:type="dxa"/>
          </w:tcPr>
          <w:p w14:paraId="0936BD8D" w14:textId="003A1585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 heart disease in patients with 22q11.2 deletion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05E84C92" w14:textId="77777777" w:rsidTr="005F1980">
        <w:tc>
          <w:tcPr>
            <w:tcW w:w="1129" w:type="dxa"/>
          </w:tcPr>
          <w:p w14:paraId="2564429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25AF80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636_2637insTT (p.S880P)</w:t>
            </w:r>
          </w:p>
        </w:tc>
        <w:tc>
          <w:tcPr>
            <w:tcW w:w="5793" w:type="dxa"/>
          </w:tcPr>
          <w:p w14:paraId="46E97989" w14:textId="7D3D403E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racranial germ cell tumou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YW5nPC9BdXRob3I+PFllYXI+MjAxNDwvWWVhcj48UmVj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YW5nPC9BdXRob3I+PFllYXI+MjAxNDwvWWVhcj48UmVj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72B0CC3" w14:textId="77777777" w:rsidTr="005F1980">
        <w:tc>
          <w:tcPr>
            <w:tcW w:w="1129" w:type="dxa"/>
          </w:tcPr>
          <w:p w14:paraId="3BCE41A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2BA4C0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822A&gt;G (p.H941R)</w:t>
            </w:r>
          </w:p>
        </w:tc>
        <w:tc>
          <w:tcPr>
            <w:tcW w:w="5793" w:type="dxa"/>
          </w:tcPr>
          <w:p w14:paraId="7002D179" w14:textId="704AC4B5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 heart disease in patients with 22q11.2 deletion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E669290" w14:textId="77777777" w:rsidTr="005F1980">
        <w:tc>
          <w:tcPr>
            <w:tcW w:w="1129" w:type="dxa"/>
          </w:tcPr>
          <w:p w14:paraId="09956DC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4A15C6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830C&gt;T (p.P944S)</w:t>
            </w:r>
          </w:p>
        </w:tc>
        <w:tc>
          <w:tcPr>
            <w:tcW w:w="5793" w:type="dxa"/>
          </w:tcPr>
          <w:p w14:paraId="7D63F2CD" w14:textId="58D0A8EE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Autism spectrum disorde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5EE442A4" w14:textId="77777777" w:rsidTr="005F1980">
        <w:tc>
          <w:tcPr>
            <w:tcW w:w="1129" w:type="dxa"/>
          </w:tcPr>
          <w:p w14:paraId="4011945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D74114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268A&gt;G (p.K1060E)</w:t>
            </w:r>
          </w:p>
        </w:tc>
        <w:tc>
          <w:tcPr>
            <w:tcW w:w="5793" w:type="dxa"/>
          </w:tcPr>
          <w:p w14:paraId="68C81541" w14:textId="1767BEA9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racranial germ cell tumou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YW5nPC9BdXRob3I+PFllYXI+MjAxNDwvWWVhcj48UmVj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YW5nPC9BdXRob3I+PFllYXI+MjAxNDwvWWVhcj48UmVj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9525B75" w14:textId="77777777" w:rsidTr="005F1980">
        <w:tc>
          <w:tcPr>
            <w:tcW w:w="1129" w:type="dxa"/>
          </w:tcPr>
          <w:p w14:paraId="75DD7A3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CA6C51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308A&gt;G (p.N1103S)</w:t>
            </w:r>
          </w:p>
        </w:tc>
        <w:tc>
          <w:tcPr>
            <w:tcW w:w="5793" w:type="dxa"/>
          </w:tcPr>
          <w:p w14:paraId="34E39185" w14:textId="006EC9A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1487CCB" w14:textId="77777777" w:rsidTr="005F1980">
        <w:tc>
          <w:tcPr>
            <w:tcW w:w="1129" w:type="dxa"/>
          </w:tcPr>
          <w:p w14:paraId="078B5D9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89130C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349A&gt;C (p.I1117L)</w:t>
            </w:r>
          </w:p>
        </w:tc>
        <w:tc>
          <w:tcPr>
            <w:tcW w:w="5793" w:type="dxa"/>
          </w:tcPr>
          <w:p w14:paraId="45094FD5" w14:textId="3F8AD733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 heart disease in patients with 22q11.2 deletion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5C304E00" w14:textId="77777777" w:rsidTr="005F1980">
        <w:tc>
          <w:tcPr>
            <w:tcW w:w="1129" w:type="dxa"/>
          </w:tcPr>
          <w:p w14:paraId="24E8262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90B842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487A&gt;G (p.I1163V)</w:t>
            </w:r>
          </w:p>
        </w:tc>
        <w:tc>
          <w:tcPr>
            <w:tcW w:w="5793" w:type="dxa"/>
          </w:tcPr>
          <w:p w14:paraId="49DA7110" w14:textId="3CAF4F15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Autism spectrum disorde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OZWFsZTwvQXV0aG9yPjxZZWFyPjIwMTI8L1llYXI+PFJl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OZWFsZTwvQXV0aG9yPjxZZWFyPjIwMTI8L1llYXI+PFJl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3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5A4938AE" w14:textId="77777777" w:rsidTr="005F1980">
        <w:tc>
          <w:tcPr>
            <w:tcW w:w="1129" w:type="dxa"/>
          </w:tcPr>
          <w:p w14:paraId="442D320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4E4790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559A&gt;G (p.T1187A)</w:t>
            </w:r>
          </w:p>
        </w:tc>
        <w:tc>
          <w:tcPr>
            <w:tcW w:w="5793" w:type="dxa"/>
          </w:tcPr>
          <w:p w14:paraId="1C03D684" w14:textId="086B754B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EAF09F6" w14:textId="77777777" w:rsidTr="005F1980">
        <w:tc>
          <w:tcPr>
            <w:tcW w:w="1129" w:type="dxa"/>
          </w:tcPr>
          <w:p w14:paraId="461043E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90AB75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743A&gt;G (p.Q1248R)</w:t>
            </w:r>
          </w:p>
        </w:tc>
        <w:tc>
          <w:tcPr>
            <w:tcW w:w="5793" w:type="dxa"/>
          </w:tcPr>
          <w:p w14:paraId="2B2828B9" w14:textId="2A832EF7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16B675D" w14:textId="77777777" w:rsidTr="005F1980">
        <w:tc>
          <w:tcPr>
            <w:tcW w:w="1129" w:type="dxa"/>
          </w:tcPr>
          <w:p w14:paraId="5C1E0A8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786563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982C&gt;G (p.R1328G)</w:t>
            </w:r>
          </w:p>
        </w:tc>
        <w:tc>
          <w:tcPr>
            <w:tcW w:w="5793" w:type="dxa"/>
          </w:tcPr>
          <w:p w14:paraId="47A6B49B" w14:textId="3671736E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Autism spectrum disorde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16F1CF0" w14:textId="77777777" w:rsidTr="005F1980">
        <w:tc>
          <w:tcPr>
            <w:tcW w:w="1129" w:type="dxa"/>
          </w:tcPr>
          <w:p w14:paraId="7069387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FA7493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286C&gt;T (p.S1429L)</w:t>
            </w:r>
          </w:p>
        </w:tc>
        <w:tc>
          <w:tcPr>
            <w:tcW w:w="5793" w:type="dxa"/>
          </w:tcPr>
          <w:p w14:paraId="1FB01700" w14:textId="74614969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 heart disease in patients with 22q11.2 deletion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6549484" w14:textId="77777777" w:rsidTr="005F1980">
        <w:tc>
          <w:tcPr>
            <w:tcW w:w="1129" w:type="dxa"/>
          </w:tcPr>
          <w:p w14:paraId="5EB5F70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5D2D19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924G&gt;C (p.K1462N)</w:t>
            </w:r>
          </w:p>
        </w:tc>
        <w:tc>
          <w:tcPr>
            <w:tcW w:w="5793" w:type="dxa"/>
          </w:tcPr>
          <w:p w14:paraId="03BE4B1F" w14:textId="06D1A2DF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racranial germ cell tumou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YW5nPC9BdXRob3I+PFllYXI+MjAxNDwvWWVhcj48UmVj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YW5nPC9BdXRob3I+PFllYXI+MjAxNDwvWWVhcj48UmVj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58D0E21" w14:textId="77777777" w:rsidTr="005F1980">
        <w:tc>
          <w:tcPr>
            <w:tcW w:w="1129" w:type="dxa"/>
          </w:tcPr>
          <w:p w14:paraId="65D264E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3756FF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420T&gt;C (p.S1474P)</w:t>
            </w:r>
          </w:p>
        </w:tc>
        <w:tc>
          <w:tcPr>
            <w:tcW w:w="5793" w:type="dxa"/>
          </w:tcPr>
          <w:p w14:paraId="5B556192" w14:textId="453F09A1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 heart disease in patients with 22q11.2 deletion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3A67B05" w14:textId="77777777" w:rsidTr="005F1980">
        <w:tc>
          <w:tcPr>
            <w:tcW w:w="1129" w:type="dxa"/>
          </w:tcPr>
          <w:p w14:paraId="3F63FE0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A14232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781T&gt;C (p.I1594T)</w:t>
            </w:r>
          </w:p>
        </w:tc>
        <w:tc>
          <w:tcPr>
            <w:tcW w:w="5793" w:type="dxa"/>
          </w:tcPr>
          <w:p w14:paraId="7194C716" w14:textId="23ABB91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racranial germ cell tumou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YW5nPC9BdXRob3I+PFllYXI+MjAxNDwvWWVhcj48UmVj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YW5nPC9BdXRob3I+PFllYXI+MjAxNDwvWWVhcj48UmVj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6C14404" w14:textId="77777777" w:rsidTr="005F1980">
        <w:tc>
          <w:tcPr>
            <w:tcW w:w="1129" w:type="dxa"/>
          </w:tcPr>
          <w:p w14:paraId="54CA5B8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226862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432A&gt;G (p.I2144M)</w:t>
            </w:r>
          </w:p>
        </w:tc>
        <w:tc>
          <w:tcPr>
            <w:tcW w:w="5793" w:type="dxa"/>
          </w:tcPr>
          <w:p w14:paraId="4AF6BD19" w14:textId="0FF8D40C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racranial germ cell tumou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YW5nPC9BdXRob3I+PFllYXI+MjAxNDwvWWVhcj48UmVj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XYW5nPC9BdXRob3I+PFllYXI+MjAxNDwvWWVhcj48UmVj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F48565B" w14:textId="77777777" w:rsidTr="005F1980">
        <w:tc>
          <w:tcPr>
            <w:tcW w:w="1129" w:type="dxa"/>
          </w:tcPr>
          <w:p w14:paraId="6F5B48C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C04204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997A&gt;G (p.T2333A)</w:t>
            </w:r>
          </w:p>
        </w:tc>
        <w:tc>
          <w:tcPr>
            <w:tcW w:w="5793" w:type="dxa"/>
          </w:tcPr>
          <w:p w14:paraId="65566AB4" w14:textId="2FA596DD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Autism spectrum disorde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TYWV6PC9BdXRob3I+PFllYXI+MjAxNjwvWWVhcj48UmVj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4F93F67" w14:textId="77777777" w:rsidTr="005F1980">
        <w:tc>
          <w:tcPr>
            <w:tcW w:w="1129" w:type="dxa"/>
          </w:tcPr>
          <w:p w14:paraId="5525A82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0B13B8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7396C&gt;T (H2466Y)</w:t>
            </w:r>
          </w:p>
        </w:tc>
        <w:tc>
          <w:tcPr>
            <w:tcW w:w="5793" w:type="dxa"/>
          </w:tcPr>
          <w:p w14:paraId="4A46B0CB" w14:textId="5D8EA7DD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 heart disease in patients with 22q11.2 deletion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1PC9ZZWFyPjxSZWNO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6669D7F" w14:textId="77777777" w:rsidTr="005F1980">
        <w:tc>
          <w:tcPr>
            <w:tcW w:w="1129" w:type="dxa"/>
          </w:tcPr>
          <w:p w14:paraId="39021C3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KDM4C</w:t>
            </w:r>
          </w:p>
        </w:tc>
        <w:tc>
          <w:tcPr>
            <w:tcW w:w="2982" w:type="dxa"/>
          </w:tcPr>
          <w:p w14:paraId="21018D5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186G&gt;A (p.D396N)</w:t>
            </w:r>
          </w:p>
        </w:tc>
        <w:tc>
          <w:tcPr>
            <w:tcW w:w="5793" w:type="dxa"/>
          </w:tcPr>
          <w:p w14:paraId="53978217" w14:textId="199DBB17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Upper aerodigestive tract cance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YW5vdmE8L0F1dGhvcj48WWVhcj4yMDA5PC9ZZWFyPjxS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YW5vdmE8L0F1dGhvcj48WWVhcj4yMDA5PC9ZZWFyPjxS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4F2092B" w14:textId="77777777" w:rsidTr="005F1980">
        <w:tc>
          <w:tcPr>
            <w:tcW w:w="1129" w:type="dxa"/>
          </w:tcPr>
          <w:p w14:paraId="59B4F59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E3F783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115G&gt;A (p.V1039I)</w:t>
            </w:r>
          </w:p>
        </w:tc>
        <w:tc>
          <w:tcPr>
            <w:tcW w:w="5793" w:type="dxa"/>
          </w:tcPr>
          <w:p w14:paraId="33F33982" w14:textId="2EBBC5DE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Age at menarch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ZXJyeTwvQXV0aG9yPjxZZWFyPjIwMTQ8L1llYXI+PFJl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QZXJyeTwvQXV0aG9yPjxZZWFyPjIwMTQ8L1llYXI+PFJl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1475175" w14:textId="77777777" w:rsidTr="005F1980">
        <w:tc>
          <w:tcPr>
            <w:tcW w:w="1129" w:type="dxa"/>
          </w:tcPr>
          <w:p w14:paraId="342098FD" w14:textId="45669B09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KDM5A</w:t>
            </w:r>
          </w:p>
        </w:tc>
        <w:tc>
          <w:tcPr>
            <w:tcW w:w="2982" w:type="dxa"/>
          </w:tcPr>
          <w:p w14:paraId="6199E69E" w14:textId="0C567812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155C?G (p.R719G)</w:t>
            </w:r>
          </w:p>
        </w:tc>
        <w:tc>
          <w:tcPr>
            <w:tcW w:w="5793" w:type="dxa"/>
          </w:tcPr>
          <w:p w14:paraId="68312AE4" w14:textId="6C38201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OYWptYWJhZGk8L0F1dGhvcj48WWVhcj4yMDExPC9ZZWFy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OYWptYWJhZGk8L0F1dGhvcj48WWVhcj4yMDExPC9ZZWFy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.</w:t>
            </w:r>
          </w:p>
        </w:tc>
      </w:tr>
      <w:tr w:rsidR="006E0CB0" w:rsidRPr="0056135C" w14:paraId="6164F3D1" w14:textId="77777777" w:rsidTr="005F1980">
        <w:tc>
          <w:tcPr>
            <w:tcW w:w="1129" w:type="dxa"/>
          </w:tcPr>
          <w:p w14:paraId="63ACB46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391B413" w14:textId="49D7F382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522C&gt;T (p.R1508W)</w:t>
            </w:r>
          </w:p>
        </w:tc>
        <w:tc>
          <w:tcPr>
            <w:tcW w:w="5793" w:type="dxa"/>
          </w:tcPr>
          <w:p w14:paraId="37B622E1" w14:textId="670AA8D3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Congenital heart disease 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aYWlkaTwvQXV0aG9yPjxZZWFyPjIwMTM8L1llYXI+PFJl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aYWlkaTwvQXV0aG9yPjxZZWFyPjIwMTM8L1llYXI+PFJl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7]</w:t>
            </w:r>
            <w:r w:rsidR="006E4EE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="00474F0D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.</w:t>
            </w:r>
          </w:p>
        </w:tc>
      </w:tr>
      <w:tr w:rsidR="006E0CB0" w:rsidRPr="0056135C" w14:paraId="2F114526" w14:textId="77777777" w:rsidTr="005F1980">
        <w:tc>
          <w:tcPr>
            <w:tcW w:w="1129" w:type="dxa"/>
          </w:tcPr>
          <w:p w14:paraId="2456816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KDM5B</w:t>
            </w:r>
          </w:p>
        </w:tc>
        <w:tc>
          <w:tcPr>
            <w:tcW w:w="2982" w:type="dxa"/>
          </w:tcPr>
          <w:p w14:paraId="25AF0A8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109T&gt;G (p.L1370*)</w:t>
            </w:r>
          </w:p>
        </w:tc>
        <w:tc>
          <w:tcPr>
            <w:tcW w:w="5793" w:type="dxa"/>
          </w:tcPr>
          <w:p w14:paraId="4733F380" w14:textId="37195F06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, dyslexia, global developmental delay, facial dysmorphism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YXVuZGVzPC9BdXRob3I+PFllYXI+MjAxODwvWWVhcj48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YXVuZGVzPC9BdXRob3I+PFllYXI+MjAxODwvWWVhcj48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D4FAB8B" w14:textId="77777777" w:rsidTr="005F1980">
        <w:tc>
          <w:tcPr>
            <w:tcW w:w="1129" w:type="dxa"/>
          </w:tcPr>
          <w:p w14:paraId="44969FD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17FD20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475-2A&gt;G</w:t>
            </w:r>
          </w:p>
        </w:tc>
        <w:tc>
          <w:tcPr>
            <w:tcW w:w="5793" w:type="dxa"/>
            <w:vMerge w:val="restart"/>
          </w:tcPr>
          <w:p w14:paraId="7FAA24B8" w14:textId="39A2CD7A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Global developmental delay, intellectual disability, aggressive behaviour, facial dysmorphism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YXVuZGVzPC9BdXRob3I+PFllYXI+MjAxODwvWWVhcj48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YXVuZGVzPC9BdXRob3I+PFllYXI+MjAxODwvWWVhcj48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53104DE9" w14:textId="77777777" w:rsidTr="005F1980">
        <w:tc>
          <w:tcPr>
            <w:tcW w:w="1129" w:type="dxa"/>
          </w:tcPr>
          <w:p w14:paraId="3474C15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E2A429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95C&gt;T (p.R299*)</w:t>
            </w:r>
          </w:p>
        </w:tc>
        <w:tc>
          <w:tcPr>
            <w:tcW w:w="5793" w:type="dxa"/>
            <w:vMerge/>
          </w:tcPr>
          <w:p w14:paraId="364A14E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40B75322" w14:textId="77777777" w:rsidTr="005F1980">
        <w:tc>
          <w:tcPr>
            <w:tcW w:w="1129" w:type="dxa"/>
          </w:tcPr>
          <w:p w14:paraId="3389D0BE" w14:textId="77777777" w:rsidR="006E0CB0" w:rsidRPr="0056135C" w:rsidRDefault="006E0CB0" w:rsidP="005F1980">
            <w:pPr>
              <w:pStyle w:val="bodyindent"/>
              <w:tabs>
                <w:tab w:val="left" w:pos="600"/>
              </w:tabs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ab/>
            </w:r>
          </w:p>
        </w:tc>
        <w:tc>
          <w:tcPr>
            <w:tcW w:w="2982" w:type="dxa"/>
          </w:tcPr>
          <w:p w14:paraId="4919CE7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906delC (p.N1302Kfs*45)</w:t>
            </w:r>
          </w:p>
        </w:tc>
        <w:tc>
          <w:tcPr>
            <w:tcW w:w="5793" w:type="dxa"/>
            <w:vMerge w:val="restart"/>
          </w:tcPr>
          <w:p w14:paraId="7E132D21" w14:textId="7B0236BA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Global developmental delay, hypospadias, facial dysmorphism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YXVuZGVzPC9BdXRob3I+PFllYXI+MjAxODwvWWVhcj48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YXVuZGVzPC9BdXRob3I+PFllYXI+MjAxODwvWWVhcj48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0DBEE605" w14:textId="77777777" w:rsidTr="005F1980">
        <w:tc>
          <w:tcPr>
            <w:tcW w:w="1129" w:type="dxa"/>
          </w:tcPr>
          <w:p w14:paraId="53FD1AD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FFB7BA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22dupT (p.Y208Lfs*5)</w:t>
            </w:r>
          </w:p>
        </w:tc>
        <w:tc>
          <w:tcPr>
            <w:tcW w:w="5793" w:type="dxa"/>
            <w:vMerge/>
          </w:tcPr>
          <w:p w14:paraId="5DC29AF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</w:p>
        </w:tc>
      </w:tr>
      <w:tr w:rsidR="006E0CB0" w:rsidRPr="0056135C" w14:paraId="3D5239BC" w14:textId="77777777" w:rsidTr="005F1980">
        <w:tc>
          <w:tcPr>
            <w:tcW w:w="1129" w:type="dxa"/>
          </w:tcPr>
          <w:p w14:paraId="6F8B18D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KDM5C</w:t>
            </w:r>
          </w:p>
        </w:tc>
        <w:tc>
          <w:tcPr>
            <w:tcW w:w="2982" w:type="dxa"/>
          </w:tcPr>
          <w:p w14:paraId="4644034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T&gt;C (p.M1T)</w:t>
            </w:r>
          </w:p>
        </w:tc>
        <w:tc>
          <w:tcPr>
            <w:tcW w:w="5793" w:type="dxa"/>
          </w:tcPr>
          <w:p w14:paraId="3A3FD16E" w14:textId="77500B6E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Ounap&lt;/Author&gt;&lt;Year&gt;2012&lt;/Year&gt;&lt;RecNum&gt;554&lt;/RecNum&gt;&lt;DisplayText&gt;[79]&lt;/DisplayText&gt;&lt;record&gt;&lt;rec-number&gt;554&lt;/rec-number&gt;&lt;foreign-keys&gt;&lt;key app="EN" db-id="pps0t5a9e5rvf5exaac5wtrterxxvrdfzdv9" timestamp="1597315693"&gt;554&lt;/key&gt;&lt;/foreign-keys&gt;&lt;ref-type name="Journal Article"&gt;17&lt;/ref-type&gt;&lt;contributors&gt;&lt;authors&gt;&lt;author&gt;Ounap, K.&lt;/author&gt;&lt;author&gt;Puusepp-Benazzouz, H.&lt;/author&gt;&lt;author&gt;Peters, M.&lt;/author&gt;&lt;author&gt;Vaher, U.&lt;/author&gt;&lt;author&gt;Rein, R.&lt;/author&gt;&lt;author&gt;Proos, A.&lt;/author&gt;&lt;author&gt;Field, M.&lt;/author&gt;&lt;author&gt;Reimand, T.&lt;/author&gt;&lt;/authors&gt;&lt;/contributors&gt;&lt;auth-address&gt;Department of Genetics, United Laboratories, Tartu University Hospital, Tartu, Estonia. katrin.ounap@kliinikum.ee&lt;/auth-address&gt;&lt;titles&gt;&lt;title&gt;A novel c.2T &amp;gt; C mutation of the KDM5C/JARID1C gene in one large family with X-linked intellectual disability&lt;/title&gt;&lt;secondary-title&gt;Eur J Med Genet&lt;/secondary-title&gt;&lt;/titles&gt;&lt;periodical&gt;&lt;full-title&gt;Eur J Med Genet&lt;/full-title&gt;&lt;/periodical&gt;&lt;pages&gt;178-84&lt;/pages&gt;&lt;volume&gt;55&lt;/volume&gt;&lt;number&gt;3&lt;/number&gt;&lt;keywords&gt;&lt;keyword&gt;Adolescent&lt;/keyword&gt;&lt;keyword&gt;Adult&lt;/keyword&gt;&lt;keyword&gt;Child&lt;/keyword&gt;&lt;keyword&gt;Family&lt;/keyword&gt;&lt;keyword&gt;Female&lt;/keyword&gt;&lt;keyword&gt;Histone Demethylases&lt;/keyword&gt;&lt;keyword&gt;Humans&lt;/keyword&gt;&lt;keyword&gt;Male&lt;/keyword&gt;&lt;keyword&gt;Mental Retardation, X-Linked/*genetics&lt;/keyword&gt;&lt;keyword&gt;Mutation&lt;/keyword&gt;&lt;keyword&gt;Oxidoreductases, N-Demethylating/*genetics&lt;/keyword&gt;&lt;keyword&gt;Young Adult&lt;/keyword&gt;&lt;/keywords&gt;&lt;dates&gt;&lt;year&gt;2012&lt;/year&gt;&lt;pub-dates&gt;&lt;date&gt;Mar&lt;/date&gt;&lt;/pub-dates&gt;&lt;/dates&gt;&lt;isbn&gt;1878-0849 (Electronic)&amp;#xD;1769-7212 (Linking)&lt;/isbn&gt;&lt;accession-num&gt;22326837&lt;/accession-num&gt;&lt;urls&gt;&lt;related-urls&gt;&lt;url&gt;https://www.ncbi.nlm.nih.gov/pubmed/22326837&lt;/url&gt;&lt;/related-urls&gt;&lt;/urls&gt;&lt;electronic-resource-num&gt;10.1016/j.ejmg.2012.01.004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9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F77877D" w14:textId="77777777" w:rsidTr="005F1980">
        <w:tc>
          <w:tcPr>
            <w:tcW w:w="1129" w:type="dxa"/>
          </w:tcPr>
          <w:p w14:paraId="167DB3C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F674C0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29G&gt;A (p.A77T)</w:t>
            </w:r>
          </w:p>
        </w:tc>
        <w:tc>
          <w:tcPr>
            <w:tcW w:w="5793" w:type="dxa"/>
          </w:tcPr>
          <w:p w14:paraId="68DDC911" w14:textId="046723A5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YmlkaTwvQXV0aG9yPjxZZWFyPjIwMDg8L1llYXI+PFJl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YmlkaTwvQXV0aG9yPjxZZWFyPjIwMDg8L1llYXI+PFJl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620F92E" w14:textId="77777777" w:rsidTr="005F1980">
        <w:tc>
          <w:tcPr>
            <w:tcW w:w="1129" w:type="dxa"/>
          </w:tcPr>
          <w:p w14:paraId="479598F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11AB57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60A&gt;G 9p.D87G)</w:t>
            </w:r>
          </w:p>
        </w:tc>
        <w:tc>
          <w:tcPr>
            <w:tcW w:w="5793" w:type="dxa"/>
          </w:tcPr>
          <w:p w14:paraId="08B07FBC" w14:textId="1F790CF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Tzschach&lt;/Author&gt;&lt;Year&gt;2006&lt;/Year&gt;&lt;RecNum&gt;1888&lt;/RecNum&gt;&lt;DisplayText&gt;[81]&lt;/DisplayText&gt;&lt;record&gt;&lt;rec-number&gt;1888&lt;/rec-number&gt;&lt;foreign-keys&gt;&lt;key app="EN" db-id="pps0t5a9e5rvf5exaac5wtrterxxvrdfzdv9" timestamp="1597436155"&gt;1888&lt;/key&gt;&lt;/foreign-keys&gt;&lt;ref-type name="Journal Article"&gt;17&lt;/ref-type&gt;&lt;contributors&gt;&lt;authors&gt;&lt;author&gt;Tzschach, A.&lt;/author&gt;&lt;author&gt;Lenzner, S.&lt;/author&gt;&lt;author&gt;Moser, B.&lt;/author&gt;&lt;author&gt;Reinhardt, R.&lt;/author&gt;&lt;author&gt;Chelly, J.&lt;/author&gt;&lt;author&gt;Fryns, J. P.&lt;/author&gt;&lt;author&gt;Kleefstra, T.&lt;/author&gt;&lt;author&gt;Raynaud, M.&lt;/author&gt;&lt;author&gt;Turner, G.&lt;/author&gt;&lt;author&gt;Ropers, H. H.&lt;/author&gt;&lt;author&gt;Kuss, A.&lt;/author&gt;&lt;author&gt;Jensen, L. R.&lt;/author&gt;&lt;/authors&gt;&lt;/contributors&gt;&lt;auth-address&gt;Max Planck Institute for Molecular Genetics, Berlin, Germany. tzschach@molgen.mpg.de&lt;/auth-address&gt;&lt;titles&gt;&lt;title&gt;Novel JARID1C/SMCX mutations in patients with X-linked mental retardation&lt;/title&gt;&lt;secondary-title&gt;Hum Mutat&lt;/secondary-title&gt;&lt;/titles&gt;&lt;periodical&gt;&lt;full-title&gt;Hum Mutat&lt;/full-title&gt;&lt;/periodical&gt;&lt;pages&gt;389&lt;/pages&gt;&lt;volume&gt;27&lt;/volume&gt;&lt;number&gt;4&lt;/number&gt;&lt;keywords&gt;&lt;keyword&gt;Amino Acid Sequence&lt;/keyword&gt;&lt;keyword&gt;Child&lt;/keyword&gt;&lt;keyword&gt;DNA Mutational Analysis&lt;/keyword&gt;&lt;keyword&gt;Histone Demethylases&lt;/keyword&gt;&lt;keyword&gt;Humans&lt;/keyword&gt;&lt;keyword&gt;Male&lt;/keyword&gt;&lt;keyword&gt;Mental Retardation, X-Linked/*genetics&lt;/keyword&gt;&lt;keyword&gt;Molecular Sequence Data&lt;/keyword&gt;&lt;keyword&gt;Mutation/*genetics&lt;/keyword&gt;&lt;keyword&gt;Oxidoreductases, N-Demethylating&lt;/keyword&gt;&lt;keyword&gt;Pedigree&lt;/keyword&gt;&lt;keyword&gt;Proteins/chemistry/*genetics&lt;/keyword&gt;&lt;keyword&gt;Sequence Alignment&lt;/keyword&gt;&lt;/keywords&gt;&lt;dates&gt;&lt;year&gt;2006&lt;/year&gt;&lt;pub-dates&gt;&lt;date&gt;Apr&lt;/date&gt;&lt;/pub-dates&gt;&lt;/dates&gt;&lt;isbn&gt;1098-1004 (Electronic)&amp;#xD;1059-7794 (Linking)&lt;/isbn&gt;&lt;accession-num&gt;16541399&lt;/accession-num&gt;&lt;urls&gt;&lt;related-urls&gt;&lt;url&gt;https://www.ncbi.nlm.nih.gov/pubmed/16541399&lt;/url&gt;&lt;/related-urls&gt;&lt;/urls&gt;&lt;electronic-resource-num&gt;10.1002/humu.9420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14660E6" w14:textId="77777777" w:rsidTr="005F1980">
        <w:tc>
          <w:tcPr>
            <w:tcW w:w="1129" w:type="dxa"/>
          </w:tcPr>
          <w:p w14:paraId="6A04482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150F67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994C&gt;T (p.R332*)</w:t>
            </w:r>
          </w:p>
        </w:tc>
        <w:tc>
          <w:tcPr>
            <w:tcW w:w="5793" w:type="dxa"/>
          </w:tcPr>
          <w:p w14:paraId="5A0C9F41" w14:textId="51457F98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Tzschach&lt;/Author&gt;&lt;Year&gt;2006&lt;/Year&gt;&lt;RecNum&gt;1888&lt;/RecNum&gt;&lt;DisplayText&gt;[81]&lt;/DisplayText&gt;&lt;record&gt;&lt;rec-number&gt;1888&lt;/rec-number&gt;&lt;foreign-keys&gt;&lt;key app="EN" db-id="pps0t5a9e5rvf5exaac5wtrterxxvrdfzdv9" timestamp="1597436155"&gt;1888&lt;/key&gt;&lt;/foreign-keys&gt;&lt;ref-type name="Journal Article"&gt;17&lt;/ref-type&gt;&lt;contributors&gt;&lt;authors&gt;&lt;author&gt;Tzschach, A.&lt;/author&gt;&lt;author&gt;Lenzner, S.&lt;/author&gt;&lt;author&gt;Moser, B.&lt;/author&gt;&lt;author&gt;Reinhardt, R.&lt;/author&gt;&lt;author&gt;Chelly, J.&lt;/author&gt;&lt;author&gt;Fryns, J. P.&lt;/author&gt;&lt;author&gt;Kleefstra, T.&lt;/author&gt;&lt;author&gt;Raynaud, M.&lt;/author&gt;&lt;author&gt;Turner, G.&lt;/author&gt;&lt;author&gt;Ropers, H. H.&lt;/author&gt;&lt;author&gt;Kuss, A.&lt;/author&gt;&lt;author&gt;Jensen, L. R.&lt;/author&gt;&lt;/authors&gt;&lt;/contributors&gt;&lt;auth-address&gt;Max Planck Institute for Molecular Genetics, Berlin, Germany. tzschach@molgen.mpg.de&lt;/auth-address&gt;&lt;titles&gt;&lt;title&gt;Novel JARID1C/SMCX mutations in patients with X-linked mental retardation&lt;/title&gt;&lt;secondary-title&gt;Hum Mutat&lt;/secondary-title&gt;&lt;/titles&gt;&lt;periodical&gt;&lt;full-title&gt;Hum Mutat&lt;/full-title&gt;&lt;/periodical&gt;&lt;pages&gt;389&lt;/pages&gt;&lt;volume&gt;27&lt;/volume&gt;&lt;number&gt;4&lt;/number&gt;&lt;keywords&gt;&lt;keyword&gt;Amino Acid Sequence&lt;/keyword&gt;&lt;keyword&gt;Child&lt;/keyword&gt;&lt;keyword&gt;DNA Mutational Analysis&lt;/keyword&gt;&lt;keyword&gt;Histone Demethylases&lt;/keyword&gt;&lt;keyword&gt;Humans&lt;/keyword&gt;&lt;keyword&gt;Male&lt;/keyword&gt;&lt;keyword&gt;Mental Retardation, X-Linked/*genetics&lt;/keyword&gt;&lt;keyword&gt;Molecular Sequence Data&lt;/keyword&gt;&lt;keyword&gt;Mutation/*genetics&lt;/keyword&gt;&lt;keyword&gt;Oxidoreductases, N-Demethylating&lt;/keyword&gt;&lt;keyword&gt;Pedigree&lt;/keyword&gt;&lt;keyword&gt;Proteins/chemistry/*genetics&lt;/keyword&gt;&lt;keyword&gt;Sequence Alignment&lt;/keyword&gt;&lt;/keywords&gt;&lt;dates&gt;&lt;year&gt;2006&lt;/year&gt;&lt;pub-dates&gt;&lt;date&gt;Apr&lt;/date&gt;&lt;/pub-dates&gt;&lt;/dates&gt;&lt;isbn&gt;1098-1004 (Electronic)&amp;#xD;1059-7794 (Linking)&lt;/isbn&gt;&lt;accession-num&gt;16541399&lt;/accession-num&gt;&lt;urls&gt;&lt;related-urls&gt;&lt;url&gt;https://www.ncbi.nlm.nih.gov/pubmed/16541399&lt;/url&gt;&lt;/related-urls&gt;&lt;/urls&gt;&lt;electronic-resource-num&gt;10.1002/humu.9420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BB40D01" w14:textId="77777777" w:rsidTr="005F1980">
        <w:tc>
          <w:tcPr>
            <w:tcW w:w="1129" w:type="dxa"/>
          </w:tcPr>
          <w:p w14:paraId="74001AB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30CC88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162G&gt;C (p.A388P)</w:t>
            </w:r>
          </w:p>
        </w:tc>
        <w:tc>
          <w:tcPr>
            <w:tcW w:w="5793" w:type="dxa"/>
          </w:tcPr>
          <w:p w14:paraId="5C769161" w14:textId="11C922A8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D8AFCF9" w14:textId="77777777" w:rsidTr="005F1980">
        <w:tc>
          <w:tcPr>
            <w:tcW w:w="1129" w:type="dxa"/>
          </w:tcPr>
          <w:p w14:paraId="5563C63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FB8FB0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204G&gt;T (p.D402Y)</w:t>
            </w:r>
          </w:p>
        </w:tc>
        <w:tc>
          <w:tcPr>
            <w:tcW w:w="5793" w:type="dxa"/>
          </w:tcPr>
          <w:p w14:paraId="268453AE" w14:textId="2CB641B3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A8DCAAA" w14:textId="77777777" w:rsidTr="005F1980">
        <w:tc>
          <w:tcPr>
            <w:tcW w:w="1129" w:type="dxa"/>
          </w:tcPr>
          <w:p w14:paraId="1817B03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FD07DC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270G&gt;T (p.E424*)</w:t>
            </w:r>
          </w:p>
        </w:tc>
        <w:tc>
          <w:tcPr>
            <w:tcW w:w="5793" w:type="dxa"/>
          </w:tcPr>
          <w:p w14:paraId="5C754967" w14:textId="2F74E05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cm96ZXZhPC9BdXRob3I+PFllYXI+MjAxNTwvWWVhcj48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cm96ZXZhPC9BdXRob3I+PFllYXI+MjAxNTwvWWVhcj48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3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72DDEDF" w14:textId="77777777" w:rsidTr="005F1980">
        <w:tc>
          <w:tcPr>
            <w:tcW w:w="1129" w:type="dxa"/>
          </w:tcPr>
          <w:p w14:paraId="4CA491D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07C5DF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353C&gt;G (p.S451R)</w:t>
            </w:r>
          </w:p>
        </w:tc>
        <w:tc>
          <w:tcPr>
            <w:tcW w:w="5793" w:type="dxa"/>
          </w:tcPr>
          <w:p w14:paraId="1E2CC929" w14:textId="07990C26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Santos&lt;/Author&gt;&lt;Year&gt;2006&lt;/Year&gt;&lt;RecNum&gt;627&lt;/RecNum&gt;&lt;DisplayText&gt;[84]&lt;/DisplayText&gt;&lt;record&gt;&lt;rec-number&gt;627&lt;/rec-number&gt;&lt;foreign-keys&gt;&lt;key app="EN" db-id="pps0t5a9e5rvf5exaac5wtrterxxvrdfzdv9" timestamp="1597315693"&gt;627&lt;/key&gt;&lt;/foreign-keys&gt;&lt;ref-type name="Journal Article"&gt;17&lt;/ref-type&gt;&lt;contributors&gt;&lt;authors&gt;&lt;author&gt;Santos, C.&lt;/author&gt;&lt;author&gt;Rodriguez-Revenga, L.&lt;/author&gt;&lt;author&gt;Madrigal, I.&lt;/author&gt;&lt;author&gt;Badenas, C.&lt;/author&gt;&lt;author&gt;Pineda, M.&lt;/author&gt;&lt;author&gt;Mila, M.&lt;/author&gt;&lt;/authors&gt;&lt;/contributors&gt;&lt;auth-address&gt;Genetics Service, Centre de Diagnostic Biomedic, Hospital Clinic, Barcelona, Spain.&lt;/auth-address&gt;&lt;titles&gt;&lt;title&gt;A novel mutation in JARID1C gene associated with mental retardation&lt;/title&gt;&lt;secondary-title&gt;Eur J Hum Genet&lt;/secondary-title&gt;&lt;/titles&gt;&lt;periodical&gt;&lt;full-title&gt;Eur J Hum Genet&lt;/full-title&gt;&lt;/periodical&gt;&lt;pages&gt;583-6&lt;/pages&gt;&lt;volume&gt;14&lt;/volume&gt;&lt;number&gt;5&lt;/number&gt;&lt;keywords&gt;&lt;keyword&gt;Amino Acid Sequence&lt;/keyword&gt;&lt;keyword&gt;Base Sequence&lt;/keyword&gt;&lt;keyword&gt;Chromosomes, Human, X&lt;/keyword&gt;&lt;keyword&gt;DNA Mutational Analysis&lt;/keyword&gt;&lt;keyword&gt;Exons&lt;/keyword&gt;&lt;keyword&gt;Genetic Linkage&lt;/keyword&gt;&lt;keyword&gt;Histone Demethylases&lt;/keyword&gt;&lt;keyword&gt;Humans&lt;/keyword&gt;&lt;keyword&gt;Intellectual Disability/*genetics&lt;/keyword&gt;&lt;keyword&gt;Male&lt;/keyword&gt;&lt;keyword&gt;Molecular Sequence Data&lt;/keyword&gt;&lt;keyword&gt;*Mutation&lt;/keyword&gt;&lt;keyword&gt;Oxidoreductases, N-Demethylating&lt;/keyword&gt;&lt;keyword&gt;Pedigree&lt;/keyword&gt;&lt;keyword&gt;Phenotype&lt;/keyword&gt;&lt;keyword&gt;Protein Structure, Tertiary&lt;/keyword&gt;&lt;keyword&gt;Proteins/*genetics&lt;/keyword&gt;&lt;/keywords&gt;&lt;dates&gt;&lt;year&gt;2006&lt;/year&gt;&lt;pub-dates&gt;&lt;date&gt;May&lt;/date&gt;&lt;/pub-dates&gt;&lt;/dates&gt;&lt;isbn&gt;1018-4813 (Print)&amp;#xD;1018-4813 (Linking)&lt;/isbn&gt;&lt;accession-num&gt;16538222&lt;/accession-num&gt;&lt;urls&gt;&lt;related-urls&gt;&lt;url&gt;https://www.ncbi.nlm.nih.gov/pubmed/16538222&lt;/url&gt;&lt;/related-urls&gt;&lt;/urls&gt;&lt;electronic-resource-num&gt;10.1038/sj.ejhg.5201608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8CAF581" w14:textId="77777777" w:rsidTr="005F1980">
        <w:tc>
          <w:tcPr>
            <w:tcW w:w="1129" w:type="dxa"/>
          </w:tcPr>
          <w:p w14:paraId="75CBD49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7A7C54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439C&gt;T (p.P480L)</w:t>
            </w:r>
          </w:p>
        </w:tc>
        <w:tc>
          <w:tcPr>
            <w:tcW w:w="5793" w:type="dxa"/>
          </w:tcPr>
          <w:p w14:paraId="6A480A95" w14:textId="031E5C2B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cmFmb2RhdHNrYXlhPC9BdXRob3I+PFllYXI+MjAxMzwv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cmFmb2RhdHNrYXlhPC9BdXRob3I+PFllYXI+MjAxMzwv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B5A5C08" w14:textId="77777777" w:rsidTr="005F1980">
        <w:tc>
          <w:tcPr>
            <w:tcW w:w="1129" w:type="dxa"/>
          </w:tcPr>
          <w:p w14:paraId="4D394DF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A7129D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510G&gt;A (p.V504M)</w:t>
            </w:r>
          </w:p>
        </w:tc>
        <w:tc>
          <w:tcPr>
            <w:tcW w:w="5793" w:type="dxa"/>
          </w:tcPr>
          <w:p w14:paraId="525E0107" w14:textId="4119AEF1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YmlkaTwvQXV0aG9yPjxZZWFyPjIwMDg8L1llYXI+PFJl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YmlkaTwvQXV0aG9yPjxZZWFyPjIwMDg8L1llYXI+PFJl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65CF1FE" w14:textId="77777777" w:rsidTr="005F1980">
        <w:tc>
          <w:tcPr>
            <w:tcW w:w="1129" w:type="dxa"/>
          </w:tcPr>
          <w:p w14:paraId="54898DB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C0EE4E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60C&gt;A (p.P554T)</w:t>
            </w:r>
          </w:p>
        </w:tc>
        <w:tc>
          <w:tcPr>
            <w:tcW w:w="5793" w:type="dxa"/>
          </w:tcPr>
          <w:p w14:paraId="22710F19" w14:textId="4EC68DE7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SdWppcmFiYW5qZXJkPC9BdXRob3I+PFllYXI+MjAxMDwv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SdWppcmFiYW5qZXJkPC9BdXRob3I+PFllYXI+MjAxMDwv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033E8B3" w14:textId="77777777" w:rsidTr="005F1980">
        <w:tc>
          <w:tcPr>
            <w:tcW w:w="1129" w:type="dxa"/>
          </w:tcPr>
          <w:p w14:paraId="16BC9B2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C99070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919G&gt;A (p.C640Y)</w:t>
            </w:r>
          </w:p>
        </w:tc>
        <w:tc>
          <w:tcPr>
            <w:tcW w:w="5793" w:type="dxa"/>
          </w:tcPr>
          <w:p w14:paraId="75AE710D" w14:textId="595C0C8B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Vissers&lt;/Author&gt;&lt;Year&gt;2010&lt;/Year&gt;&lt;RecNum&gt;755&lt;/RecNum&gt;&lt;DisplayText&gt;[87]&lt;/DisplayText&gt;&lt;record&gt;&lt;rec-number&gt;755&lt;/rec-number&gt;&lt;foreign-keys&gt;&lt;key app="EN" db-id="pps0t5a9e5rvf5exaac5wtrterxxvrdfzdv9" timestamp="1597315693"&gt;755&lt;/key&gt;&lt;/foreign-keys&gt;&lt;ref-type name="Journal Article"&gt;17&lt;/ref-type&gt;&lt;contributors&gt;&lt;authors&gt;&lt;author&gt;Vissers, L. E.&lt;/author&gt;&lt;author&gt;de Ligt, J.&lt;/author&gt;&lt;author&gt;Gilissen, C.&lt;/author&gt;&lt;author&gt;Janssen, I.&lt;/author&gt;&lt;author&gt;Steehouwer, M.&lt;/author&gt;&lt;author&gt;de Vries, P.&lt;/author&gt;&lt;author&gt;van Lier, B.&lt;/author&gt;&lt;author&gt;Arts, P.&lt;/author&gt;&lt;author&gt;Wieskamp, N.&lt;/author&gt;&lt;author&gt;del Rosario, M.&lt;/author&gt;&lt;author&gt;van Bon, B. W.&lt;/author&gt;&lt;author&gt;Hoischen, A.&lt;/author&gt;&lt;author&gt;de Vries, B. B.&lt;/author&gt;&lt;author&gt;Brunner, H. G.&lt;/author&gt;&lt;author&gt;Veltman, J. A.&lt;/author&gt;&lt;/authors&gt;&lt;/contributors&gt;&lt;auth-address&gt;Department of Human Genetics, Nijmegen Centre for Molecular Life Sciences and Institute for Genetic and Metabolic Disorders, Radboud University Nijmegen Medical Centre, Nijmegen, The Netherlands.&lt;/auth-address&gt;&lt;titles&gt;&lt;title&gt;A de novo paradigm for mental retardation&lt;/title&gt;&lt;secondary-title&gt;Nat Genet&lt;/secondary-title&gt;&lt;/titles&gt;&lt;periodical&gt;&lt;full-title&gt;Nat Genet&lt;/full-title&gt;&lt;/periodical&gt;&lt;pages&gt;1109-12&lt;/pages&gt;&lt;volume&gt;42&lt;/volume&gt;&lt;number&gt;12&lt;/number&gt;&lt;keywords&gt;&lt;keyword&gt;Base Sequence&lt;/keyword&gt;&lt;keyword&gt;Exons/genetics&lt;/keyword&gt;&lt;keyword&gt;Female&lt;/keyword&gt;&lt;keyword&gt;Humans&lt;/keyword&gt;&lt;keyword&gt;Intellectual Disability/*genetics&lt;/keyword&gt;&lt;keyword&gt;Male&lt;/keyword&gt;&lt;keyword&gt;Mutation/genetics&lt;/keyword&gt;&lt;keyword&gt;Sequence Analysis, DNA&lt;/keyword&gt;&lt;/keywords&gt;&lt;dates&gt;&lt;year&gt;2010&lt;/year&gt;&lt;pub-dates&gt;&lt;date&gt;Dec&lt;/date&gt;&lt;/pub-dates&gt;&lt;/dates&gt;&lt;isbn&gt;1546-1718 (Electronic)&amp;#xD;1061-4036 (Linking)&lt;/isbn&gt;&lt;accession-num&gt;21076407&lt;/accession-num&gt;&lt;urls&gt;&lt;related-urls&gt;&lt;url&gt;https://www.ncbi.nlm.nih.gov/pubmed/21076407&lt;/url&gt;&lt;/related-urls&gt;&lt;/urls&gt;&lt;electronic-resource-num&gt;10.1038/ng.712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F681E01" w14:textId="77777777" w:rsidTr="005F1980">
        <w:tc>
          <w:tcPr>
            <w:tcW w:w="1129" w:type="dxa"/>
          </w:tcPr>
          <w:p w14:paraId="2272E0F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C2C1CB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924T&gt;C (p.F642L)</w:t>
            </w:r>
          </w:p>
        </w:tc>
        <w:tc>
          <w:tcPr>
            <w:tcW w:w="5793" w:type="dxa"/>
          </w:tcPr>
          <w:p w14:paraId="3356AE43" w14:textId="12B67BB1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Tzschach&lt;/Author&gt;&lt;Year&gt;2006&lt;/Year&gt;&lt;RecNum&gt;1888&lt;/RecNum&gt;&lt;DisplayText&gt;[81]&lt;/DisplayText&gt;&lt;record&gt;&lt;rec-number&gt;1888&lt;/rec-number&gt;&lt;foreign-keys&gt;&lt;key app="EN" db-id="pps0t5a9e5rvf5exaac5wtrterxxvrdfzdv9" timestamp="1597436155"&gt;1888&lt;/key&gt;&lt;/foreign-keys&gt;&lt;ref-type name="Journal Article"&gt;17&lt;/ref-type&gt;&lt;contributors&gt;&lt;authors&gt;&lt;author&gt;Tzschach, A.&lt;/author&gt;&lt;author&gt;Lenzner, S.&lt;/author&gt;&lt;author&gt;Moser, B.&lt;/author&gt;&lt;author&gt;Reinhardt, R.&lt;/author&gt;&lt;author&gt;Chelly, J.&lt;/author&gt;&lt;author&gt;Fryns, J. P.&lt;/author&gt;&lt;author&gt;Kleefstra, T.&lt;/author&gt;&lt;author&gt;Raynaud, M.&lt;/author&gt;&lt;author&gt;Turner, G.&lt;/author&gt;&lt;author&gt;Ropers, H. H.&lt;/author&gt;&lt;author&gt;Kuss, A.&lt;/author&gt;&lt;author&gt;Jensen, L. R.&lt;/author&gt;&lt;/authors&gt;&lt;/contributors&gt;&lt;auth-address&gt;Max Planck Institute for Molecular Genetics, Berlin, Germany. tzschach@molgen.mpg.de&lt;/auth-address&gt;&lt;titles&gt;&lt;title&gt;Novel JARID1C/SMCX mutations in patients with X-linked mental retardation&lt;/title&gt;&lt;secondary-title&gt;Hum Mutat&lt;/secondary-title&gt;&lt;/titles&gt;&lt;periodical&gt;&lt;full-title&gt;Hum Mutat&lt;/full-title&gt;&lt;/periodical&gt;&lt;pages&gt;389&lt;/pages&gt;&lt;volume&gt;27&lt;/volume&gt;&lt;number&gt;4&lt;/number&gt;&lt;keywords&gt;&lt;keyword&gt;Amino Acid Sequence&lt;/keyword&gt;&lt;keyword&gt;Child&lt;/keyword&gt;&lt;keyword&gt;DNA Mutational Analysis&lt;/keyword&gt;&lt;keyword&gt;Histone Demethylases&lt;/keyword&gt;&lt;keyword&gt;Humans&lt;/keyword&gt;&lt;keyword&gt;Male&lt;/keyword&gt;&lt;keyword&gt;Mental Retardation, X-Linked/*genetics&lt;/keyword&gt;&lt;keyword&gt;Molecular Sequence Data&lt;/keyword&gt;&lt;keyword&gt;Mutation/*genetics&lt;/keyword&gt;&lt;keyword&gt;Oxidoreductases, N-Demethylating&lt;/keyword&gt;&lt;keyword&gt;Pedigree&lt;/keyword&gt;&lt;keyword&gt;Proteins/chemistry/*genetics&lt;/keyword&gt;&lt;keyword&gt;Sequence Alignment&lt;/keyword&gt;&lt;/keywords&gt;&lt;dates&gt;&lt;year&gt;2006&lt;/year&gt;&lt;pub-dates&gt;&lt;date&gt;Apr&lt;/date&gt;&lt;/pub-dates&gt;&lt;/dates&gt;&lt;isbn&gt;1098-1004 (Electronic)&amp;#xD;1059-7794 (Linking)&lt;/isbn&gt;&lt;accession-num&gt;16541399&lt;/accession-num&gt;&lt;urls&gt;&lt;related-urls&gt;&lt;url&gt;https://www.ncbi.nlm.nih.gov/pubmed/16541399&lt;/url&gt;&lt;/related-urls&gt;&lt;/urls&gt;&lt;electronic-resource-num&gt;10.1002/humu.9420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25A51813" w14:textId="77777777" w:rsidTr="005F1980">
        <w:tc>
          <w:tcPr>
            <w:tcW w:w="1129" w:type="dxa"/>
          </w:tcPr>
          <w:p w14:paraId="7853C1C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03E296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080C&gt;T (p.R694*)</w:t>
            </w:r>
          </w:p>
        </w:tc>
        <w:tc>
          <w:tcPr>
            <w:tcW w:w="5793" w:type="dxa"/>
          </w:tcPr>
          <w:p w14:paraId="2BC7A8D7" w14:textId="73B15E7E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0B19D30C" w14:textId="77777777" w:rsidTr="005F1980">
        <w:tc>
          <w:tcPr>
            <w:tcW w:w="1129" w:type="dxa"/>
          </w:tcPr>
          <w:p w14:paraId="49994DD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94B3E9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092G&gt;A (p.E698K)</w:t>
            </w:r>
          </w:p>
        </w:tc>
        <w:tc>
          <w:tcPr>
            <w:tcW w:w="5793" w:type="dxa"/>
          </w:tcPr>
          <w:p w14:paraId="76ADF841" w14:textId="4B8BA8B5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17234D2" w14:textId="77777777" w:rsidTr="005F1980">
        <w:tc>
          <w:tcPr>
            <w:tcW w:w="1129" w:type="dxa"/>
          </w:tcPr>
          <w:p w14:paraId="78C2298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BC02CC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152G&gt;C (p.A718P)</w:t>
            </w:r>
          </w:p>
        </w:tc>
        <w:tc>
          <w:tcPr>
            <w:tcW w:w="5793" w:type="dxa"/>
          </w:tcPr>
          <w:p w14:paraId="2681ED1D" w14:textId="137875E2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SZWRpbjwvQXV0aG9yPjxZZWFyPjIwMTQ8L1llYXI+PFJl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SZWRpbjwvQXV0aG9yPjxZZWFyPjIwMTQ8L1llYXI+PFJl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BDA3E00" w14:textId="77777777" w:rsidTr="005F1980">
        <w:tc>
          <w:tcPr>
            <w:tcW w:w="1129" w:type="dxa"/>
          </w:tcPr>
          <w:p w14:paraId="75613A7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E0D1A2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172C&gt;A (p.C724*)</w:t>
            </w:r>
          </w:p>
        </w:tc>
        <w:tc>
          <w:tcPr>
            <w:tcW w:w="5793" w:type="dxa"/>
          </w:tcPr>
          <w:p w14:paraId="47B16771" w14:textId="600B06DA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Santos-Reboucas&lt;/Author&gt;&lt;Year&gt;2011&lt;/Year&gt;&lt;RecNum&gt;628&lt;/RecNum&gt;&lt;DisplayText&gt;[89]&lt;/DisplayText&gt;&lt;record&gt;&lt;rec-number&gt;628&lt;/rec-number&gt;&lt;foreign-keys&gt;&lt;key app="EN" db-id="pps0t5a9e5rvf5exaac5wtrterxxvrdfzdv9" timestamp="1597315693"&gt;628&lt;/key&gt;&lt;/foreign-keys&gt;&lt;ref-type name="Journal Article"&gt;17&lt;/ref-type&gt;&lt;contributors&gt;&lt;authors&gt;&lt;author&gt;Santos-Reboucas, C. B.&lt;/author&gt;&lt;author&gt;Fintelman-Rodrigues, N.&lt;/author&gt;&lt;author&gt;Jensen, L. R.&lt;/author&gt;&lt;author&gt;Kuss, A. W.&lt;/author&gt;&lt;author&gt;Ribeiro, M. G.&lt;/author&gt;&lt;author&gt;Campos, M., Jr.&lt;/author&gt;&lt;author&gt;Santos, J. M.&lt;/author&gt;&lt;author&gt;Pimentel, M. M.&lt;/author&gt;&lt;/authors&gt;&lt;/contributors&gt;&lt;auth-address&gt;Department of Genetics, Institute of Biology Roberto Alcantara Gomes, State University of Rio de Janeiro, Rio de Janeiro, Brazil. cbs@uerj.br&lt;/auth-address&gt;&lt;titles&gt;&lt;title&gt;A novel nonsense mutation in KDM5C/JARID1C gene causing intellectual disability, short stature and speech delay&lt;/title&gt;&lt;secondary-title&gt;Neurosci Lett&lt;/secondary-title&gt;&lt;/titles&gt;&lt;periodical&gt;&lt;full-title&gt;Neurosci Lett&lt;/full-title&gt;&lt;/periodical&gt;&lt;pages&gt;67-71&lt;/pages&gt;&lt;volume&gt;498&lt;/volume&gt;&lt;number&gt;1&lt;/number&gt;&lt;keywords&gt;&lt;keyword&gt;Adolescent&lt;/keyword&gt;&lt;keyword&gt;Body Height/*genetics&lt;/keyword&gt;&lt;keyword&gt;Brazil&lt;/keyword&gt;&lt;keyword&gt;Female&lt;/keyword&gt;&lt;keyword&gt;Histone Demethylases&lt;/keyword&gt;&lt;keyword&gt;Humans&lt;/keyword&gt;&lt;keyword&gt;Language Development Disorders/*genetics&lt;/keyword&gt;&lt;keyword&gt;Male&lt;/keyword&gt;&lt;keyword&gt;Mental Retardation, X-Linked/*genetics&lt;/keyword&gt;&lt;keyword&gt;*Mutation, Missense&lt;/keyword&gt;&lt;keyword&gt;Oxidoreductases, N-Demethylating/*genetics&lt;/keyword&gt;&lt;keyword&gt;Pedigree&lt;/keyword&gt;&lt;keyword&gt;Phenotype&lt;/keyword&gt;&lt;keyword&gt;Reverse Transcriptase Polymerase Chain Reaction&lt;/keyword&gt;&lt;/keywords&gt;&lt;dates&gt;&lt;year&gt;2011&lt;/year&gt;&lt;pub-dates&gt;&lt;date&gt;Jul 1&lt;/date&gt;&lt;/pub-dates&gt;&lt;/dates&gt;&lt;isbn&gt;1872-7972 (Electronic)&amp;#xD;0304-3940 (Linking)&lt;/isbn&gt;&lt;accession-num&gt;21575681&lt;/accession-num&gt;&lt;urls&gt;&lt;related-urls&gt;&lt;url&gt;https://www.ncbi.nlm.nih.gov/pubmed/21575681&lt;/url&gt;&lt;/related-urls&gt;&lt;/urls&gt;&lt;electronic-resource-num&gt;10.1016/j.neulet.2011.04.065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9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3F4447D" w14:textId="77777777" w:rsidTr="005F1980">
        <w:tc>
          <w:tcPr>
            <w:tcW w:w="1129" w:type="dxa"/>
          </w:tcPr>
          <w:p w14:paraId="7E89920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EB4763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191C&gt;T (p.L731F)</w:t>
            </w:r>
          </w:p>
        </w:tc>
        <w:tc>
          <w:tcPr>
            <w:tcW w:w="5793" w:type="dxa"/>
          </w:tcPr>
          <w:p w14:paraId="6C278A5F" w14:textId="66F0657D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AB72028" w14:textId="77777777" w:rsidTr="005F1980">
        <w:tc>
          <w:tcPr>
            <w:tcW w:w="1129" w:type="dxa"/>
          </w:tcPr>
          <w:p w14:paraId="0CF4517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3E71FB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248C&gt;T (p.R750W)</w:t>
            </w:r>
          </w:p>
        </w:tc>
        <w:tc>
          <w:tcPr>
            <w:tcW w:w="5793" w:type="dxa"/>
          </w:tcPr>
          <w:p w14:paraId="24B7D019" w14:textId="6981020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Tzschach&lt;/Author&gt;&lt;Year&gt;2006&lt;/Year&gt;&lt;RecNum&gt;1888&lt;/RecNum&gt;&lt;DisplayText&gt;[81]&lt;/DisplayText&gt;&lt;record&gt;&lt;rec-number&gt;1888&lt;/rec-number&gt;&lt;foreign-keys&gt;&lt;key app="EN" db-id="pps0t5a9e5rvf5exaac5wtrterxxvrdfzdv9" timestamp="1597436155"&gt;1888&lt;/key&gt;&lt;/foreign-keys&gt;&lt;ref-type name="Journal Article"&gt;17&lt;/ref-type&gt;&lt;contributors&gt;&lt;authors&gt;&lt;author&gt;Tzschach, A.&lt;/author&gt;&lt;author&gt;Lenzner, S.&lt;/author&gt;&lt;author&gt;Moser, B.&lt;/author&gt;&lt;author&gt;Reinhardt, R.&lt;/author&gt;&lt;author&gt;Chelly, J.&lt;/author&gt;&lt;author&gt;Fryns, J. P.&lt;/author&gt;&lt;author&gt;Kleefstra, T.&lt;/author&gt;&lt;author&gt;Raynaud, M.&lt;/author&gt;&lt;author&gt;Turner, G.&lt;/author&gt;&lt;author&gt;Ropers, H. H.&lt;/author&gt;&lt;author&gt;Kuss, A.&lt;/author&gt;&lt;author&gt;Jensen, L. R.&lt;/author&gt;&lt;/authors&gt;&lt;/contributors&gt;&lt;auth-address&gt;Max Planck Institute for Molecular Genetics, Berlin, Germany. tzschach@molgen.mpg.de&lt;/auth-address&gt;&lt;titles&gt;&lt;title&gt;Novel JARID1C/SMCX mutations in patients with X-linked mental retardation&lt;/title&gt;&lt;secondary-title&gt;Hum Mutat&lt;/secondary-title&gt;&lt;/titles&gt;&lt;periodical&gt;&lt;full-title&gt;Hum Mutat&lt;/full-title&gt;&lt;/periodical&gt;&lt;pages&gt;389&lt;/pages&gt;&lt;volume&gt;27&lt;/volume&gt;&lt;number&gt;4&lt;/number&gt;&lt;keywords&gt;&lt;keyword&gt;Amino Acid Sequence&lt;/keyword&gt;&lt;keyword&gt;Child&lt;/keyword&gt;&lt;keyword&gt;DNA Mutational Analysis&lt;/keyword&gt;&lt;keyword&gt;Histone Demethylases&lt;/keyword&gt;&lt;keyword&gt;Humans&lt;/keyword&gt;&lt;keyword&gt;Male&lt;/keyword&gt;&lt;keyword&gt;Mental Retardation, X-Linked/*genetics&lt;/keyword&gt;&lt;keyword&gt;Molecular Sequence Data&lt;/keyword&gt;&lt;keyword&gt;Mutation/*genetics&lt;/keyword&gt;&lt;keyword&gt;Oxidoreductases, N-Demethylating&lt;/keyword&gt;&lt;keyword&gt;Pedigree&lt;/keyword&gt;&lt;keyword&gt;Proteins/chemistry/*genetics&lt;/keyword&gt;&lt;keyword&gt;Sequence Alignment&lt;/keyword&gt;&lt;/keywords&gt;&lt;dates&gt;&lt;year&gt;2006&lt;/year&gt;&lt;pub-dates&gt;&lt;date&gt;Apr&lt;/date&gt;&lt;/pub-dates&gt;&lt;/dates&gt;&lt;isbn&gt;1098-1004 (Electronic)&amp;#xD;1059-7794 (Linking)&lt;/isbn&gt;&lt;accession-num&gt;16541399&lt;/accession-num&gt;&lt;urls&gt;&lt;related-urls&gt;&lt;url&gt;https://www.ncbi.nlm.nih.gov/pubmed/16541399&lt;/url&gt;&lt;/related-urls&gt;&lt;/urls&gt;&lt;electronic-resource-num&gt;10.1002/humu.9420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D513D32" w14:textId="77777777" w:rsidTr="005F1980">
        <w:tc>
          <w:tcPr>
            <w:tcW w:w="1129" w:type="dxa"/>
          </w:tcPr>
          <w:p w14:paraId="1E59668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6BF84F6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252A&gt;G (p.Y751C)</w:t>
            </w:r>
          </w:p>
        </w:tc>
        <w:tc>
          <w:tcPr>
            <w:tcW w:w="5793" w:type="dxa"/>
          </w:tcPr>
          <w:p w14:paraId="5C5CC07C" w14:textId="08BA73C9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Tzschach&lt;/Author&gt;&lt;Year&gt;2006&lt;/Year&gt;&lt;RecNum&gt;1888&lt;/RecNum&gt;&lt;DisplayText&gt;[81]&lt;/DisplayText&gt;&lt;record&gt;&lt;rec-number&gt;1888&lt;/rec-number&gt;&lt;foreign-keys&gt;&lt;key app="EN" db-id="pps0t5a9e5rvf5exaac5wtrterxxvrdfzdv9" timestamp="1597436155"&gt;1888&lt;/key&gt;&lt;/foreign-keys&gt;&lt;ref-type name="Journal Article"&gt;17&lt;/ref-type&gt;&lt;contributors&gt;&lt;authors&gt;&lt;author&gt;Tzschach, A.&lt;/author&gt;&lt;author&gt;Lenzner, S.&lt;/author&gt;&lt;author&gt;Moser, B.&lt;/author&gt;&lt;author&gt;Reinhardt, R.&lt;/author&gt;&lt;author&gt;Chelly, J.&lt;/author&gt;&lt;author&gt;Fryns, J. P.&lt;/author&gt;&lt;author&gt;Kleefstra, T.&lt;/author&gt;&lt;author&gt;Raynaud, M.&lt;/author&gt;&lt;author&gt;Turner, G.&lt;/author&gt;&lt;author&gt;Ropers, H. H.&lt;/author&gt;&lt;author&gt;Kuss, A.&lt;/author&gt;&lt;author&gt;Jensen, L. R.&lt;/author&gt;&lt;/authors&gt;&lt;/contributors&gt;&lt;auth-address&gt;Max Planck Institute for Molecular Genetics, Berlin, Germany. tzschach@molgen.mpg.de&lt;/auth-address&gt;&lt;titles&gt;&lt;title&gt;Novel JARID1C/SMCX mutations in patients with X-linked mental retardation&lt;/title&gt;&lt;secondary-title&gt;Hum Mutat&lt;/secondary-title&gt;&lt;/titles&gt;&lt;periodical&gt;&lt;full-title&gt;Hum Mutat&lt;/full-title&gt;&lt;/periodical&gt;&lt;pages&gt;389&lt;/pages&gt;&lt;volume&gt;27&lt;/volume&gt;&lt;number&gt;4&lt;/number&gt;&lt;keywords&gt;&lt;keyword&gt;Amino Acid Sequence&lt;/keyword&gt;&lt;keyword&gt;Child&lt;/keyword&gt;&lt;keyword&gt;DNA Mutational Analysis&lt;/keyword&gt;&lt;keyword&gt;Histone Demethylases&lt;/keyword&gt;&lt;keyword&gt;Humans&lt;/keyword&gt;&lt;keyword&gt;Male&lt;/keyword&gt;&lt;keyword&gt;Mental Retardation, X-Linked/*genetics&lt;/keyword&gt;&lt;keyword&gt;Molecular Sequence Data&lt;/keyword&gt;&lt;keyword&gt;Mutation/*genetics&lt;/keyword&gt;&lt;keyword&gt;Oxidoreductases, N-Demethylating&lt;/keyword&gt;&lt;keyword&gt;Pedigree&lt;/keyword&gt;&lt;keyword&gt;Proteins/chemistry/*genetics&lt;/keyword&gt;&lt;keyword&gt;Sequence Alignment&lt;/keyword&gt;&lt;/keywords&gt;&lt;dates&gt;&lt;year&gt;2006&lt;/year&gt;&lt;pub-dates&gt;&lt;date&gt;Apr&lt;/date&gt;&lt;/pub-dates&gt;&lt;/dates&gt;&lt;isbn&gt;1098-1004 (Electronic)&amp;#xD;1059-7794 (Linking)&lt;/isbn&gt;&lt;accession-num&gt;16541399&lt;/accession-num&gt;&lt;urls&gt;&lt;related-urls&gt;&lt;url&gt;https://www.ncbi.nlm.nih.gov/pubmed/16541399&lt;/url&gt;&lt;/related-urls&gt;&lt;/urls&gt;&lt;electronic-resource-num&gt;10.1002/humu.9420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FA00463" w14:textId="77777777" w:rsidTr="005F1980">
        <w:tc>
          <w:tcPr>
            <w:tcW w:w="1129" w:type="dxa"/>
          </w:tcPr>
          <w:p w14:paraId="60A5936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B15F54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296C&gt;T (p.R766W)</w:t>
            </w:r>
          </w:p>
        </w:tc>
        <w:tc>
          <w:tcPr>
            <w:tcW w:w="5793" w:type="dxa"/>
          </w:tcPr>
          <w:p w14:paraId="247034A3" w14:textId="1EF5718A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Autism spectrum disorde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Adegbola&lt;/Author&gt;&lt;Year&gt;2008&lt;/Year&gt;&lt;RecNum&gt;4&lt;/RecNum&gt;&lt;DisplayText&gt;[90]&lt;/DisplayText&gt;&lt;record&gt;&lt;rec-number&gt;4&lt;/rec-number&gt;&lt;foreign-keys&gt;&lt;key app="EN" db-id="pps0t5a9e5rvf5exaac5wtrterxxvrdfzdv9" timestamp="1597315679"&gt;4&lt;/key&gt;&lt;/foreign-keys&gt;&lt;ref-type name="Journal Article"&gt;17&lt;/ref-type&gt;&lt;contributors&gt;&lt;authors&gt;&lt;author&gt;Adegbola, A.&lt;/author&gt;&lt;author&gt;Gao, H.&lt;/author&gt;&lt;author&gt;Sommer, S.&lt;/author&gt;&lt;author&gt;Browning, M.&lt;/author&gt;&lt;/authors&gt;&lt;/contributors&gt;&lt;auth-address&gt;Harvard Medical School Genetics Training Program, Boston, Massachusetts, USA.&lt;/auth-address&gt;&lt;titles&gt;&lt;title&gt;A novel mutation in JARID1C/SMCX in a patient with autism spectrum disorder (ASD)&lt;/title&gt;&lt;secondary-title&gt;Am J Med Genet A&lt;/secondary-title&gt;&lt;/titles&gt;&lt;periodical&gt;&lt;full-title&gt;Am J Med Genet A&lt;/full-title&gt;&lt;/periodical&gt;&lt;pages&gt;505-11&lt;/pages&gt;&lt;volume&gt;146A&lt;/volume&gt;&lt;number&gt;4&lt;/number&gt;&lt;keywords&gt;&lt;keyword&gt;Autistic Disorder/*genetics&lt;/keyword&gt;&lt;keyword&gt;Base Sequence&lt;/keyword&gt;&lt;keyword&gt;Child, Preschool&lt;/keyword&gt;&lt;keyword&gt;DNA Mutational Analysis&lt;/keyword&gt;&lt;keyword&gt;Female&lt;/keyword&gt;&lt;keyword&gt;Humans&lt;/keyword&gt;&lt;keyword&gt;Intracellular Signaling Peptides and Proteins/*genetics&lt;/keyword&gt;&lt;keyword&gt;Pedigree&lt;/keyword&gt;&lt;keyword&gt;*Point Mutation&lt;/keyword&gt;&lt;keyword&gt;Retinoblastoma-Binding Protein 2&lt;/keyword&gt;&lt;keyword&gt;Tumor Suppressor Proteins/*genetics&lt;/keyword&gt;&lt;/keywords&gt;&lt;dates&gt;&lt;year&gt;2008&lt;/year&gt;&lt;pub-dates&gt;&lt;date&gt;Feb 15&lt;/date&gt;&lt;/pub-dates&gt;&lt;/dates&gt;&lt;isbn&gt;1552-4833 (Electronic)&amp;#xD;1552-4825 (Linking)&lt;/isbn&gt;&lt;accession-num&gt;18203167&lt;/accession-num&gt;&lt;urls&gt;&lt;related-urls&gt;&lt;url&gt;https://www.ncbi.nlm.nih.gov/pubmed/18203167&lt;/url&gt;&lt;/related-urls&gt;&lt;/urls&gt;&lt;electronic-resource-num&gt;10.1002/ajmg.a.32142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C84D081" w14:textId="77777777" w:rsidTr="005F1980">
        <w:tc>
          <w:tcPr>
            <w:tcW w:w="1129" w:type="dxa"/>
          </w:tcPr>
          <w:p w14:paraId="38D54C7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9E4416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908C&gt;T (p.Q970*)</w:t>
            </w:r>
          </w:p>
        </w:tc>
        <w:tc>
          <w:tcPr>
            <w:tcW w:w="5793" w:type="dxa"/>
          </w:tcPr>
          <w:p w14:paraId="74AF19FC" w14:textId="4F023147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IdTwvQXV0aG9yPjxZZWFyPjIwMTY8L1llYXI+PFJlY051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IdTwvQXV0aG9yPjxZZWFyPjIwMTY8L1llYXI+PFJlY051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C74B2F4" w14:textId="77777777" w:rsidTr="005F1980">
        <w:tc>
          <w:tcPr>
            <w:tcW w:w="1129" w:type="dxa"/>
          </w:tcPr>
          <w:p w14:paraId="0E3FDDB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329DB9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285C&gt;A (p.C1095*)</w:t>
            </w:r>
          </w:p>
        </w:tc>
        <w:tc>
          <w:tcPr>
            <w:tcW w:w="5793" w:type="dxa"/>
          </w:tcPr>
          <w:p w14:paraId="37DA4ACF" w14:textId="496B435C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Tzschach&lt;/Author&gt;&lt;Year&gt;2006&lt;/Year&gt;&lt;RecNum&gt;1888&lt;/RecNum&gt;&lt;DisplayText&gt;[81]&lt;/DisplayText&gt;&lt;record&gt;&lt;rec-number&gt;1888&lt;/rec-number&gt;&lt;foreign-keys&gt;&lt;key app="EN" db-id="pps0t5a9e5rvf5exaac5wtrterxxvrdfzdv9" timestamp="1597436155"&gt;1888&lt;/key&gt;&lt;/foreign-keys&gt;&lt;ref-type name="Journal Article"&gt;17&lt;/ref-type&gt;&lt;contributors&gt;&lt;authors&gt;&lt;author&gt;Tzschach, A.&lt;/author&gt;&lt;author&gt;Lenzner, S.&lt;/author&gt;&lt;author&gt;Moser, B.&lt;/author&gt;&lt;author&gt;Reinhardt, R.&lt;/author&gt;&lt;author&gt;Chelly, J.&lt;/author&gt;&lt;author&gt;Fryns, J. P.&lt;/author&gt;&lt;author&gt;Kleefstra, T.&lt;/author&gt;&lt;author&gt;Raynaud, M.&lt;/author&gt;&lt;author&gt;Turner, G.&lt;/author&gt;&lt;author&gt;Ropers, H. H.&lt;/author&gt;&lt;author&gt;Kuss, A.&lt;/author&gt;&lt;author&gt;Jensen, L. R.&lt;/author&gt;&lt;/authors&gt;&lt;/contributors&gt;&lt;auth-address&gt;Max Planck Institute for Molecular Genetics, Berlin, Germany. tzschach@molgen.mpg.de&lt;/auth-address&gt;&lt;titles&gt;&lt;title&gt;Novel JARID1C/SMCX mutations in patients with X-linked mental retardation&lt;/title&gt;&lt;secondary-title&gt;Hum Mutat&lt;/secondary-title&gt;&lt;/titles&gt;&lt;periodical&gt;&lt;full-title&gt;Hum Mutat&lt;/full-title&gt;&lt;/periodical&gt;&lt;pages&gt;389&lt;/pages&gt;&lt;volume&gt;27&lt;/volume&gt;&lt;number&gt;4&lt;/number&gt;&lt;keywords&gt;&lt;keyword&gt;Amino Acid Sequence&lt;/keyword&gt;&lt;keyword&gt;Child&lt;/keyword&gt;&lt;keyword&gt;DNA Mutational Analysis&lt;/keyword&gt;&lt;keyword&gt;Histone Demethylases&lt;/keyword&gt;&lt;keyword&gt;Humans&lt;/keyword&gt;&lt;keyword&gt;Male&lt;/keyword&gt;&lt;keyword&gt;Mental Retardation, X-Linked/*genetics&lt;/keyword&gt;&lt;keyword&gt;Molecular Sequence Data&lt;/keyword&gt;&lt;keyword&gt;Mutation/*genetics&lt;/keyword&gt;&lt;keyword&gt;Oxidoreductases, N-Demethylating&lt;/keyword&gt;&lt;keyword&gt;Pedigree&lt;/keyword&gt;&lt;keyword&gt;Proteins/chemistry/*genetics&lt;/keyword&gt;&lt;keyword&gt;Sequence Alignment&lt;/keyword&gt;&lt;/keywords&gt;&lt;dates&gt;&lt;year&gt;2006&lt;/year&gt;&lt;pub-dates&gt;&lt;date&gt;Apr&lt;/date&gt;&lt;/pub-dates&gt;&lt;/dates&gt;&lt;isbn&gt;1098-1004 (Electronic)&amp;#xD;1059-7794 (Linking)&lt;/isbn&gt;&lt;accession-num&gt;16541399&lt;/accession-num&gt;&lt;urls&gt;&lt;related-urls&gt;&lt;url&gt;https://www.ncbi.nlm.nih.gov/pubmed/16541399&lt;/url&gt;&lt;/related-urls&gt;&lt;/urls&gt;&lt;electronic-resource-num&gt;10.1002/humu.9420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D72C47E" w14:textId="77777777" w:rsidTr="005F1980">
        <w:tc>
          <w:tcPr>
            <w:tcW w:w="1129" w:type="dxa"/>
          </w:tcPr>
          <w:p w14:paraId="3402069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CC4BC4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864G&gt;A (p.W1288*)</w:t>
            </w:r>
          </w:p>
        </w:tc>
        <w:tc>
          <w:tcPr>
            <w:tcW w:w="5793" w:type="dxa"/>
          </w:tcPr>
          <w:p w14:paraId="3277EAAD" w14:textId="22879733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49CB997" w14:textId="77777777" w:rsidTr="005F1980">
        <w:tc>
          <w:tcPr>
            <w:tcW w:w="1129" w:type="dxa"/>
          </w:tcPr>
          <w:p w14:paraId="76E8E0D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F06E52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IVS11ds+5G&gt;A</w:t>
            </w:r>
          </w:p>
        </w:tc>
        <w:tc>
          <w:tcPr>
            <w:tcW w:w="5793" w:type="dxa"/>
          </w:tcPr>
          <w:p w14:paraId="26931BC2" w14:textId="3819260F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YmlkaTwvQXV0aG9yPjxZZWFyPjIwMDg8L1llYXI+PFJl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YmlkaTwvQXV0aG9yPjxZZWFyPjIwMDg8L1llYXI+PFJl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419E33B" w14:textId="77777777" w:rsidTr="005F1980">
        <w:tc>
          <w:tcPr>
            <w:tcW w:w="1129" w:type="dxa"/>
          </w:tcPr>
          <w:p w14:paraId="3B88C71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949E91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IVS5ds+2T&gt;C</w:t>
            </w:r>
          </w:p>
        </w:tc>
        <w:tc>
          <w:tcPr>
            <w:tcW w:w="5793" w:type="dxa"/>
          </w:tcPr>
          <w:p w14:paraId="737ED763" w14:textId="43DC764F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IdTwvQXV0aG9yPjxZZWFyPjIwMTY8L1llYXI+PFJlY051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IdTwvQXV0aG9yPjxZZWFyPjIwMTY8L1llYXI+PFJlY051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EDA5560" w14:textId="77777777" w:rsidTr="005F1980">
        <w:tc>
          <w:tcPr>
            <w:tcW w:w="1129" w:type="dxa"/>
          </w:tcPr>
          <w:p w14:paraId="502F286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C2E96D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600delT(p.W534Gfs*15)</w:t>
            </w:r>
          </w:p>
        </w:tc>
        <w:tc>
          <w:tcPr>
            <w:tcW w:w="5793" w:type="dxa"/>
          </w:tcPr>
          <w:p w14:paraId="625DAD9D" w14:textId="15A0074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IdTwvQXV0aG9yPjxZZWFyPjIwMTY8L1llYXI+PFJlY051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IdTwvQXV0aG9yPjxZZWFyPjIwMTY8L1llYXI+PFJlY051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A5B6F11" w14:textId="77777777" w:rsidTr="005F1980">
        <w:tc>
          <w:tcPr>
            <w:tcW w:w="1129" w:type="dxa"/>
          </w:tcPr>
          <w:p w14:paraId="590A089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0F82B9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047delG (p.A683Pfs*81)</w:t>
            </w:r>
          </w:p>
        </w:tc>
        <w:tc>
          <w:tcPr>
            <w:tcW w:w="5793" w:type="dxa"/>
          </w:tcPr>
          <w:p w14:paraId="7BAE5763" w14:textId="70532792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Tzschach&lt;/Author&gt;&lt;Year&gt;2006&lt;/Year&gt;&lt;RecNum&gt;1888&lt;/RecNum&gt;&lt;DisplayText&gt;[81]&lt;/DisplayText&gt;&lt;record&gt;&lt;rec-number&gt;1888&lt;/rec-number&gt;&lt;foreign-keys&gt;&lt;key app="EN" db-id="pps0t5a9e5rvf5exaac5wtrterxxvrdfzdv9" timestamp="1597436155"&gt;1888&lt;/key&gt;&lt;/foreign-keys&gt;&lt;ref-type name="Journal Article"&gt;17&lt;/ref-type&gt;&lt;contributors&gt;&lt;authors&gt;&lt;author&gt;Tzschach, A.&lt;/author&gt;&lt;author&gt;Lenzner, S.&lt;/author&gt;&lt;author&gt;Moser, B.&lt;/author&gt;&lt;author&gt;Reinhardt, R.&lt;/author&gt;&lt;author&gt;Chelly, J.&lt;/author&gt;&lt;author&gt;Fryns, J. P.&lt;/author&gt;&lt;author&gt;Kleefstra, T.&lt;/author&gt;&lt;author&gt;Raynaud, M.&lt;/author&gt;&lt;author&gt;Turner, G.&lt;/author&gt;&lt;author&gt;Ropers, H. H.&lt;/author&gt;&lt;author&gt;Kuss, A.&lt;/author&gt;&lt;author&gt;Jensen, L. R.&lt;/author&gt;&lt;/authors&gt;&lt;/contributors&gt;&lt;auth-address&gt;Max Planck Institute for Molecular Genetics, Berlin, Germany. tzschach@molgen.mpg.de&lt;/auth-address&gt;&lt;titles&gt;&lt;title&gt;Novel JARID1C/SMCX mutations in patients with X-linked mental retardation&lt;/title&gt;&lt;secondary-title&gt;Hum Mutat&lt;/secondary-title&gt;&lt;/titles&gt;&lt;periodical&gt;&lt;full-title&gt;Hum Mutat&lt;/full-title&gt;&lt;/periodical&gt;&lt;pages&gt;389&lt;/pages&gt;&lt;volume&gt;27&lt;/volume&gt;&lt;number&gt;4&lt;/number&gt;&lt;keywords&gt;&lt;keyword&gt;Amino Acid Sequence&lt;/keyword&gt;&lt;keyword&gt;Child&lt;/keyword&gt;&lt;keyword&gt;DNA Mutational Analysis&lt;/keyword&gt;&lt;keyword&gt;Histone Demethylases&lt;/keyword&gt;&lt;keyword&gt;Humans&lt;/keyword&gt;&lt;keyword&gt;Male&lt;/keyword&gt;&lt;keyword&gt;Mental Retardation, X-Linked/*genetics&lt;/keyword&gt;&lt;keyword&gt;Molecular Sequence Data&lt;/keyword&gt;&lt;keyword&gt;Mutation/*genetics&lt;/keyword&gt;&lt;keyword&gt;Oxidoreductases, N-Demethylating&lt;/keyword&gt;&lt;keyword&gt;Pedigree&lt;/keyword&gt;&lt;keyword&gt;Proteins/chemistry/*genetics&lt;/keyword&gt;&lt;keyword&gt;Sequence Alignment&lt;/keyword&gt;&lt;/keywords&gt;&lt;dates&gt;&lt;year&gt;2006&lt;/year&gt;&lt;pub-dates&gt;&lt;date&gt;Apr&lt;/date&gt;&lt;/pub-dates&gt;&lt;/dates&gt;&lt;isbn&gt;1098-1004 (Electronic)&amp;#xD;1059-7794 (Linking)&lt;/isbn&gt;&lt;accession-num&gt;16541399&lt;/accession-num&gt;&lt;urls&gt;&lt;related-urls&gt;&lt;url&gt;https://www.ncbi.nlm.nih.gov/pubmed/16541399&lt;/url&gt;&lt;/related-urls&gt;&lt;/urls&gt;&lt;electronic-resource-num&gt;10.1002/humu.9420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C18C1AC" w14:textId="77777777" w:rsidTr="005F1980">
        <w:tc>
          <w:tcPr>
            <w:tcW w:w="1129" w:type="dxa"/>
          </w:tcPr>
          <w:p w14:paraId="50C0D3F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091719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223delG (p.V1075Yfs*2)</w:t>
            </w:r>
          </w:p>
        </w:tc>
        <w:tc>
          <w:tcPr>
            <w:tcW w:w="5793" w:type="dxa"/>
          </w:tcPr>
          <w:p w14:paraId="36BEADA7" w14:textId="611D773E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cm9va2VzPC9BdXRob3I+PFllYXI+MjAxNTwvWWVhcj48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cm9va2VzPC9BdXRob3I+PFllYXI+MjAxNTwvWWVhcj48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26E882CB" w14:textId="77777777" w:rsidTr="005F1980">
        <w:tc>
          <w:tcPr>
            <w:tcW w:w="1129" w:type="dxa"/>
          </w:tcPr>
          <w:p w14:paraId="6CCAD3C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C2C440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441_4442delAG (p.R1481Gfs*9)</w:t>
            </w:r>
          </w:p>
        </w:tc>
        <w:tc>
          <w:tcPr>
            <w:tcW w:w="5793" w:type="dxa"/>
          </w:tcPr>
          <w:p w14:paraId="093A9165" w14:textId="3AA661F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YmlkaTwvQXV0aG9yPjxZZWFyPjIwMDg8L1llYXI+PFJl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BYmlkaTwvQXV0aG9yPjxZZWFyPjIwMDg8L1llYXI+PFJl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52A97CF5" w14:textId="77777777" w:rsidTr="005F1980">
        <w:tc>
          <w:tcPr>
            <w:tcW w:w="1129" w:type="dxa"/>
          </w:tcPr>
          <w:p w14:paraId="40EE7AF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7EF372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02_203insC (p.68fs*7)</w:t>
            </w:r>
          </w:p>
        </w:tc>
        <w:tc>
          <w:tcPr>
            <w:tcW w:w="5793" w:type="dxa"/>
          </w:tcPr>
          <w:p w14:paraId="4F24D26D" w14:textId="247247F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KZW5zZW48L0F1dGhvcj48WWVhcj4yMDA1PC9ZZWFyPjxS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A140D7A" w14:textId="77777777" w:rsidTr="005F1980">
        <w:tc>
          <w:tcPr>
            <w:tcW w:w="1129" w:type="dxa"/>
          </w:tcPr>
          <w:p w14:paraId="4B2BA94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50A06A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296dup (p.E433*)</w:t>
            </w:r>
          </w:p>
        </w:tc>
        <w:tc>
          <w:tcPr>
            <w:tcW w:w="5793" w:type="dxa"/>
          </w:tcPr>
          <w:p w14:paraId="4CAED451" w14:textId="196D2DE1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SZWRpbjwvQXV0aG9yPjxZZWFyPjIwMTQ8L1llYXI+PFJl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SZWRpbjwvQXV0aG9yPjxZZWFyPjIwMTQ8L1llYXI+PFJl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2A14D45D" w14:textId="77777777" w:rsidTr="005F1980">
        <w:tc>
          <w:tcPr>
            <w:tcW w:w="1129" w:type="dxa"/>
          </w:tcPr>
          <w:p w14:paraId="1E55EA4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10A2B7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258_3259insC (p.K1087fs*43)</w:t>
            </w:r>
          </w:p>
        </w:tc>
        <w:tc>
          <w:tcPr>
            <w:tcW w:w="5793" w:type="dxa"/>
          </w:tcPr>
          <w:p w14:paraId="5E3172FA" w14:textId="2E456FB0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SdWppcmFiYW5qZXJkPC9BdXRob3I+PFllYXI+MjAxMDwv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SdWppcmFiYW5qZXJkPC9BdXRob3I+PFllYXI+MjAxMDwv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8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57B4150" w14:textId="77777777" w:rsidTr="005F1980">
        <w:tc>
          <w:tcPr>
            <w:tcW w:w="1129" w:type="dxa"/>
          </w:tcPr>
          <w:p w14:paraId="7C23AAB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F58C10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0.4 Mb microdeletion at Xp11.22</w:t>
            </w:r>
          </w:p>
        </w:tc>
        <w:tc>
          <w:tcPr>
            <w:tcW w:w="5793" w:type="dxa"/>
          </w:tcPr>
          <w:p w14:paraId="0AF35E74" w14:textId="45AC5DB0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aWVyZW1hbnM8L0F1dGhvcj48WWVhcj4yMDE1PC9ZZWFy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aWVyZW1hbnM8L0F1dGhvcj48WWVhcj4yMDE1PC9ZZWFy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3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96C7CBB" w14:textId="77777777" w:rsidTr="005F1980">
        <w:tc>
          <w:tcPr>
            <w:tcW w:w="1129" w:type="dxa"/>
          </w:tcPr>
          <w:p w14:paraId="5485643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KDM6A</w:t>
            </w:r>
          </w:p>
        </w:tc>
        <w:tc>
          <w:tcPr>
            <w:tcW w:w="2982" w:type="dxa"/>
            <w:vAlign w:val="bottom"/>
          </w:tcPr>
          <w:p w14:paraId="1C63719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color w:val="000000"/>
                <w:sz w:val="20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171dupT (p.G58Wfs*7)</w:t>
            </w:r>
          </w:p>
        </w:tc>
        <w:tc>
          <w:tcPr>
            <w:tcW w:w="5793" w:type="dxa"/>
          </w:tcPr>
          <w:p w14:paraId="2E0AA519" w14:textId="7A0EC2C9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225AE282" w14:textId="77777777" w:rsidTr="005F1980">
        <w:tc>
          <w:tcPr>
            <w:tcW w:w="1129" w:type="dxa"/>
          </w:tcPr>
          <w:p w14:paraId="01FA0B2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  <w:vAlign w:val="bottom"/>
          </w:tcPr>
          <w:p w14:paraId="708B466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190G&gt;T (p.E64*)</w:t>
            </w:r>
          </w:p>
        </w:tc>
        <w:tc>
          <w:tcPr>
            <w:tcW w:w="5793" w:type="dxa"/>
          </w:tcPr>
          <w:p w14:paraId="2A192987" w14:textId="314599EA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05DC315" w14:textId="77777777" w:rsidTr="005F1980">
        <w:tc>
          <w:tcPr>
            <w:tcW w:w="1129" w:type="dxa"/>
          </w:tcPr>
          <w:p w14:paraId="13B04D2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D8B8B6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color w:val="000000"/>
                <w:sz w:val="20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35−1G&gt;T</w:t>
            </w:r>
          </w:p>
        </w:tc>
        <w:tc>
          <w:tcPr>
            <w:tcW w:w="5793" w:type="dxa"/>
          </w:tcPr>
          <w:p w14:paraId="1D70EDC1" w14:textId="15FBF5C6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4PC9ZZWFyPjxSZWNO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HdW88L0F1dGhvcj48WWVhcj4yMDE4PC9ZZWFyPjxSZWNO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58756A81" w14:textId="77777777" w:rsidTr="005F1980">
        <w:tc>
          <w:tcPr>
            <w:tcW w:w="1129" w:type="dxa"/>
          </w:tcPr>
          <w:p w14:paraId="7811B86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ADCDF2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42C&gt;T (p.R172*)</w:t>
            </w:r>
          </w:p>
        </w:tc>
        <w:tc>
          <w:tcPr>
            <w:tcW w:w="5793" w:type="dxa"/>
          </w:tcPr>
          <w:p w14:paraId="6668AB02" w14:textId="59F04CF2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YsOTddPC9EaXNwbGF5VGV4dD48cmVjb3Jk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YsOTddPC9EaXNwbGF5VGV4dD48cmVjb3Jk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6,9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5D6E3211" w14:textId="77777777" w:rsidTr="005F1980">
        <w:tc>
          <w:tcPr>
            <w:tcW w:w="1129" w:type="dxa"/>
          </w:tcPr>
          <w:p w14:paraId="2B83BD9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  <w:vAlign w:val="bottom"/>
          </w:tcPr>
          <w:p w14:paraId="780D24D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443+5G&gt;C</w:t>
            </w:r>
          </w:p>
        </w:tc>
        <w:tc>
          <w:tcPr>
            <w:tcW w:w="5793" w:type="dxa"/>
          </w:tcPr>
          <w:p w14:paraId="2B4A5366" w14:textId="7415215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26E3E51" w14:textId="77777777" w:rsidTr="005F1980">
        <w:tc>
          <w:tcPr>
            <w:tcW w:w="1129" w:type="dxa"/>
          </w:tcPr>
          <w:p w14:paraId="678390F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D5E197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63A&gt;G (p.K188R)</w:t>
            </w:r>
          </w:p>
        </w:tc>
        <w:tc>
          <w:tcPr>
            <w:tcW w:w="5793" w:type="dxa"/>
          </w:tcPr>
          <w:p w14:paraId="5E02F497" w14:textId="2EADDB72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ZdPC9EaXNwbGF5VGV4dD48cmVjb3JkPjxy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ZdPC9EaXNwbGF5VGV4dD48cmVjb3JkPjxy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6F801BB" w14:textId="77777777" w:rsidTr="005F1980">
        <w:tc>
          <w:tcPr>
            <w:tcW w:w="1129" w:type="dxa"/>
          </w:tcPr>
          <w:p w14:paraId="4A596DC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  <w:vAlign w:val="bottom"/>
          </w:tcPr>
          <w:p w14:paraId="63D49E7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619+6T&gt;C</w:t>
            </w:r>
          </w:p>
        </w:tc>
        <w:tc>
          <w:tcPr>
            <w:tcW w:w="5793" w:type="dxa"/>
          </w:tcPr>
          <w:p w14:paraId="6ED11AA4" w14:textId="4796105F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5836141" w14:textId="77777777" w:rsidTr="005F1980">
        <w:tc>
          <w:tcPr>
            <w:tcW w:w="1129" w:type="dxa"/>
          </w:tcPr>
          <w:p w14:paraId="5367626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  <w:vAlign w:val="bottom"/>
          </w:tcPr>
          <w:p w14:paraId="403648A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620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−</w:t>
            </w:r>
            <w:r w:rsidRPr="0056135C">
              <w:rPr>
                <w:rFonts w:ascii="Palatino" w:hAnsi="Palatino"/>
                <w:color w:val="000000"/>
                <w:sz w:val="20"/>
              </w:rPr>
              <w:t>2A&gt;G</w:t>
            </w:r>
          </w:p>
        </w:tc>
        <w:tc>
          <w:tcPr>
            <w:tcW w:w="5793" w:type="dxa"/>
          </w:tcPr>
          <w:p w14:paraId="7D8F1772" w14:textId="7490C31A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BC5657E" w14:textId="77777777" w:rsidTr="005F1980">
        <w:tc>
          <w:tcPr>
            <w:tcW w:w="1129" w:type="dxa"/>
          </w:tcPr>
          <w:p w14:paraId="4C36E9B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1B1932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752G&gt;A (p.W251*)</w:t>
            </w:r>
          </w:p>
        </w:tc>
        <w:tc>
          <w:tcPr>
            <w:tcW w:w="5793" w:type="dxa"/>
          </w:tcPr>
          <w:p w14:paraId="446758C5" w14:textId="459F94A5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WYW4gTGFhcmhvdmVuPC9BdXRob3I+PFllYXI+MjAxNTwv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WYW4gTGFhcmhvdmVuPC9BdXRob3I+PFllYXI+MjAxNTwv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21BC8BD9" w14:textId="77777777" w:rsidTr="005F1980">
        <w:tc>
          <w:tcPr>
            <w:tcW w:w="1129" w:type="dxa"/>
          </w:tcPr>
          <w:p w14:paraId="6ED36A2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F9BB8F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555C&gt;T (p.R519*)</w:t>
            </w:r>
          </w:p>
        </w:tc>
        <w:tc>
          <w:tcPr>
            <w:tcW w:w="5793" w:type="dxa"/>
          </w:tcPr>
          <w:p w14:paraId="541416D3" w14:textId="14B75526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Xlha2U8L0F1dGhvcj48WWVhcj4yMDEzPC9ZZWFyPjxS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Xlha2U8L0F1dGhvcj48WWVhcj4yMDEzPC9ZZWFyPjxS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9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EAD81BB" w14:textId="77777777" w:rsidTr="005F1980">
        <w:tc>
          <w:tcPr>
            <w:tcW w:w="1129" w:type="dxa"/>
          </w:tcPr>
          <w:p w14:paraId="594DCC96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8AE7EA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834C&gt;T (p.R612*)</w:t>
            </w:r>
          </w:p>
        </w:tc>
        <w:tc>
          <w:tcPr>
            <w:tcW w:w="5793" w:type="dxa"/>
          </w:tcPr>
          <w:p w14:paraId="793D45D9" w14:textId="435E5DDD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Renal cancer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2YW4gSGFhZnRlbjwvQXV0aG9yPjxZZWFyPjIwMDk8L1ll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2YW4gSGFhZnRlbjwvQXV0aG9yPjxZZWFyPjIwMDk8L1ll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CC56E0C" w14:textId="77777777" w:rsidTr="005F1980">
        <w:tc>
          <w:tcPr>
            <w:tcW w:w="1129" w:type="dxa"/>
          </w:tcPr>
          <w:p w14:paraId="2156ABF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510E69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846_1849delACTC (p.T616Yfs*8)</w:t>
            </w:r>
          </w:p>
        </w:tc>
        <w:tc>
          <w:tcPr>
            <w:tcW w:w="5793" w:type="dxa"/>
          </w:tcPr>
          <w:p w14:paraId="446A4AD4" w14:textId="07264371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WNhbGU8L0F1dGhvcj48WWVhcj4yMDE0PC9ZZWFyPjxS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WNhbGU8L0F1dGhvcj48WWVhcj4yMDE0PC9ZZWFyPjxS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59D349D" w14:textId="77777777" w:rsidTr="005F1980">
        <w:tc>
          <w:tcPr>
            <w:tcW w:w="1129" w:type="dxa"/>
          </w:tcPr>
          <w:p w14:paraId="7D1BA3B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863954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1909_1912delTCTA (p.S637Tfs*53)</w:t>
            </w:r>
          </w:p>
        </w:tc>
        <w:tc>
          <w:tcPr>
            <w:tcW w:w="5793" w:type="dxa"/>
          </w:tcPr>
          <w:p w14:paraId="0F623523" w14:textId="7ADB9546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Xlha2U8L0F1dGhvcj48WWVhcj4yMDEzPC9ZZWFyPjxS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Xlha2U8L0F1dGhvcj48WWVhcj4yMDEzPC9ZZWFyPjxS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9D3CCB6" w14:textId="77777777" w:rsidTr="005F1980">
        <w:tc>
          <w:tcPr>
            <w:tcW w:w="1129" w:type="dxa"/>
          </w:tcPr>
          <w:p w14:paraId="3AF84E0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  <w:vAlign w:val="bottom"/>
          </w:tcPr>
          <w:p w14:paraId="62D5C74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2226_2227dupCA (p.S743Tfs*13)</w:t>
            </w:r>
          </w:p>
        </w:tc>
        <w:tc>
          <w:tcPr>
            <w:tcW w:w="5793" w:type="dxa"/>
          </w:tcPr>
          <w:p w14:paraId="3E4A7769" w14:textId="6FEEC721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3075C79" w14:textId="77777777" w:rsidTr="005F1980">
        <w:tc>
          <w:tcPr>
            <w:tcW w:w="1129" w:type="dxa"/>
          </w:tcPr>
          <w:p w14:paraId="5D614C9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8C41AF6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color w:val="000000"/>
                <w:sz w:val="20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515_2518del (p.N839Vfs*27)</w:t>
            </w:r>
          </w:p>
        </w:tc>
        <w:tc>
          <w:tcPr>
            <w:tcW w:w="5793" w:type="dxa"/>
          </w:tcPr>
          <w:p w14:paraId="164B54F8" w14:textId="08DCCF5F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ZWRlcmVyPC9BdXRob3I+PFllYXI+MjAxNDwvWWVhcj48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ZWRlcmVyPC9BdXRob3I+PFllYXI+MjAxNDwvWWVhcj48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2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5A237FCD" w14:textId="77777777" w:rsidTr="005F1980">
        <w:tc>
          <w:tcPr>
            <w:tcW w:w="1129" w:type="dxa"/>
          </w:tcPr>
          <w:p w14:paraId="2C73788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  <w:vAlign w:val="bottom"/>
          </w:tcPr>
          <w:p w14:paraId="64E2D1F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2729A&gt;G (p.N910S)</w:t>
            </w:r>
          </w:p>
        </w:tc>
        <w:tc>
          <w:tcPr>
            <w:tcW w:w="5793" w:type="dxa"/>
          </w:tcPr>
          <w:p w14:paraId="6C9CE5A9" w14:textId="31877C1C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4639733" w14:textId="77777777" w:rsidTr="005F1980">
        <w:tc>
          <w:tcPr>
            <w:tcW w:w="1129" w:type="dxa"/>
          </w:tcPr>
          <w:p w14:paraId="1EEABB9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  <w:vAlign w:val="bottom"/>
          </w:tcPr>
          <w:p w14:paraId="2E2C04D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color w:val="000000"/>
                <w:sz w:val="20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2832+1G&gt;A</w:t>
            </w:r>
          </w:p>
        </w:tc>
        <w:tc>
          <w:tcPr>
            <w:tcW w:w="5793" w:type="dxa"/>
          </w:tcPr>
          <w:p w14:paraId="69C3B780" w14:textId="66BC3F7C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A497A82" w14:textId="77777777" w:rsidTr="005F1980">
        <w:tc>
          <w:tcPr>
            <w:tcW w:w="1129" w:type="dxa"/>
          </w:tcPr>
          <w:p w14:paraId="4BAC300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7BA8436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839A&gt;T (p.D980V)</w:t>
            </w:r>
          </w:p>
        </w:tc>
        <w:tc>
          <w:tcPr>
            <w:tcW w:w="5793" w:type="dxa"/>
          </w:tcPr>
          <w:p w14:paraId="396ECA08" w14:textId="5D56BACC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WNhbGU8L0F1dGhvcj48WWVhcj4yMDE0PC9ZZWFyPjxS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WNhbGU8L0F1dGhvcj48WWVhcj4yMDE0PC9ZZWFyPjxS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21DAA6A4" w14:textId="77777777" w:rsidTr="005F1980">
        <w:tc>
          <w:tcPr>
            <w:tcW w:w="1129" w:type="dxa"/>
          </w:tcPr>
          <w:p w14:paraId="1FEDB2C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  <w:vAlign w:val="bottom"/>
          </w:tcPr>
          <w:p w14:paraId="7CEF74A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3073A&gt;G (p.S1025G)</w:t>
            </w:r>
          </w:p>
        </w:tc>
        <w:tc>
          <w:tcPr>
            <w:tcW w:w="5793" w:type="dxa"/>
          </w:tcPr>
          <w:p w14:paraId="095BCD2B" w14:textId="41A4ED2A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54AB582C" w14:textId="77777777" w:rsidTr="005F1980">
        <w:tc>
          <w:tcPr>
            <w:tcW w:w="1129" w:type="dxa"/>
          </w:tcPr>
          <w:p w14:paraId="5C37A80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  <w:vAlign w:val="bottom"/>
          </w:tcPr>
          <w:p w14:paraId="5E354B0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3109C&gt;T (p.Q1037*)</w:t>
            </w:r>
          </w:p>
        </w:tc>
        <w:tc>
          <w:tcPr>
            <w:tcW w:w="5793" w:type="dxa"/>
          </w:tcPr>
          <w:p w14:paraId="3D8C9134" w14:textId="305B2F6A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04FC9F41" w14:textId="77777777" w:rsidTr="005F1980">
        <w:tc>
          <w:tcPr>
            <w:tcW w:w="1129" w:type="dxa"/>
          </w:tcPr>
          <w:p w14:paraId="4C62797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8DB5A4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color w:val="000000"/>
                <w:sz w:val="20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284+3_3284+6delAAGT (p.N1070_K1094del)</w:t>
            </w:r>
          </w:p>
        </w:tc>
        <w:tc>
          <w:tcPr>
            <w:tcW w:w="5793" w:type="dxa"/>
          </w:tcPr>
          <w:p w14:paraId="1223DDB2" w14:textId="04AC1A83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WNhbGU8L0F1dGhvcj48WWVhcj4yMDE0PC9ZZWFyPjxS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WNhbGU8L0F1dGhvcj48WWVhcj4yMDE0PC9ZZWFyPjxS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0638D463" w14:textId="77777777" w:rsidTr="005F1980">
        <w:tc>
          <w:tcPr>
            <w:tcW w:w="1129" w:type="dxa"/>
          </w:tcPr>
          <w:p w14:paraId="6A762CD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2A2549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color w:val="000000"/>
                <w:sz w:val="20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354_3356delTCT (p.L1119del)</w:t>
            </w:r>
          </w:p>
        </w:tc>
        <w:tc>
          <w:tcPr>
            <w:tcW w:w="5793" w:type="dxa"/>
          </w:tcPr>
          <w:p w14:paraId="38934E8A" w14:textId="395EFE9A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Xlha2U8L0F1dGhvcj48WWVhcj4yMDEzPC9ZZWFyPjxS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Xlha2U8L0F1dGhvcj48WWVhcj4yMDEzPC9ZZWFyPjxS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594506C0" w14:textId="77777777" w:rsidTr="005F1980">
        <w:tc>
          <w:tcPr>
            <w:tcW w:w="1129" w:type="dxa"/>
          </w:tcPr>
          <w:p w14:paraId="4D387BA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AEDB86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717G&gt;A (p.W1239*)</w:t>
            </w:r>
          </w:p>
        </w:tc>
        <w:tc>
          <w:tcPr>
            <w:tcW w:w="5793" w:type="dxa"/>
          </w:tcPr>
          <w:p w14:paraId="5CC6FF82" w14:textId="4DAEFA1A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Xlha2U8L0F1dGhvcj48WWVhcj4yMDEzPC9ZZWFyPjxS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Xlha2U8L0F1dGhvcj48WWVhcj4yMDEzPC9ZZWFyPjxS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7368FE6" w14:textId="77777777" w:rsidTr="005F1980">
        <w:tc>
          <w:tcPr>
            <w:tcW w:w="1129" w:type="dxa"/>
          </w:tcPr>
          <w:p w14:paraId="4820DC8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  <w:vAlign w:val="bottom"/>
          </w:tcPr>
          <w:p w14:paraId="2FB7F1CB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color w:val="000000"/>
                <w:sz w:val="20"/>
              </w:rPr>
              <w:t>c.3763C&gt;T (p.R1255W)</w:t>
            </w:r>
          </w:p>
        </w:tc>
        <w:tc>
          <w:tcPr>
            <w:tcW w:w="5793" w:type="dxa"/>
          </w:tcPr>
          <w:p w14:paraId="3EC3C3AD" w14:textId="7BBD2F59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b2dlcnNoYXVzZW48L0F1dGhvcj48WWVhcj4yMDE2PC9Z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44EFA47" w14:textId="77777777" w:rsidTr="005F1980">
        <w:tc>
          <w:tcPr>
            <w:tcW w:w="1129" w:type="dxa"/>
          </w:tcPr>
          <w:p w14:paraId="033B526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15D5305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835C&gt;T (p.R1279*)</w:t>
            </w:r>
          </w:p>
        </w:tc>
        <w:tc>
          <w:tcPr>
            <w:tcW w:w="5793" w:type="dxa"/>
          </w:tcPr>
          <w:p w14:paraId="2EABEA79" w14:textId="3023C830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cmFuczwvQXV0aG9yPjxZZWFyPjIwMTY8L1llYXI+PFJl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GcmFuczwvQXV0aG9yPjxZZWFyPjIwMTY8L1llYXI+PFJl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3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04E70BE8" w14:textId="77777777" w:rsidTr="005F1980">
        <w:tc>
          <w:tcPr>
            <w:tcW w:w="1129" w:type="dxa"/>
          </w:tcPr>
          <w:p w14:paraId="34E432D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17FFD3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4051C&gt;T (p.R1351*)</w:t>
            </w:r>
          </w:p>
        </w:tc>
        <w:tc>
          <w:tcPr>
            <w:tcW w:w="5793" w:type="dxa"/>
          </w:tcPr>
          <w:p w14:paraId="1620D70F" w14:textId="3603E1DA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Xlha2U8L0F1dGhvcj48WWVhcj4yMDEzPC9ZZWFyPjxS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aXlha2U8L0F1dGhvcj48WWVhcj4yMDEzPC9ZZWFyPjxS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9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50BA5139" w14:textId="77777777" w:rsidTr="005F1980">
        <w:tc>
          <w:tcPr>
            <w:tcW w:w="1129" w:type="dxa"/>
          </w:tcPr>
          <w:p w14:paraId="2EC0724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7EC49E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284+1G&gt;T</w:t>
            </w:r>
          </w:p>
        </w:tc>
        <w:tc>
          <w:tcPr>
            <w:tcW w:w="5793" w:type="dxa"/>
          </w:tcPr>
          <w:p w14:paraId="2EDC33C1" w14:textId="12908B5D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ZdPC9EaXNwbGF5VGV4dD48cmVjb3JkPjxy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ZdPC9EaXNwbGF5VGV4dD48cmVjb3JkPjxy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FB34202" w14:textId="77777777" w:rsidTr="005F1980">
        <w:tc>
          <w:tcPr>
            <w:tcW w:w="1129" w:type="dxa"/>
          </w:tcPr>
          <w:p w14:paraId="16CAD6F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7EA4B03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548+2T&gt;C</w:t>
            </w:r>
          </w:p>
        </w:tc>
        <w:tc>
          <w:tcPr>
            <w:tcW w:w="5793" w:type="dxa"/>
          </w:tcPr>
          <w:p w14:paraId="0F0937ED" w14:textId="2B7EB68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ZdPC9EaXNwbGF5VGV4dD48cmVjb3JkPjxy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ZdPC9EaXNwbGF5VGV4dD48cmVjb3JkPjxy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24470BBA" w14:textId="77777777" w:rsidTr="005F1980">
        <w:tc>
          <w:tcPr>
            <w:tcW w:w="1129" w:type="dxa"/>
          </w:tcPr>
          <w:p w14:paraId="4AF8286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D33FEC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Exon 6 deletion</w:t>
            </w:r>
          </w:p>
        </w:tc>
        <w:tc>
          <w:tcPr>
            <w:tcW w:w="5793" w:type="dxa"/>
          </w:tcPr>
          <w:p w14:paraId="3EC19A3E" w14:textId="3C10F167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ZdPC9EaXNwbGF5VGV4dD48cmVjb3JkPjxy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ZdPC9EaXNwbGF5VGV4dD48cmVjb3JkPjxy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DBE3164" w14:textId="77777777" w:rsidTr="005F1980">
        <w:tc>
          <w:tcPr>
            <w:tcW w:w="1129" w:type="dxa"/>
          </w:tcPr>
          <w:p w14:paraId="549991D2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27C086C" w14:textId="77777777" w:rsidR="006E0CB0" w:rsidRPr="0056135C" w:rsidRDefault="006E0CB0" w:rsidP="005F1980">
            <w:pPr>
              <w:shd w:val="clear" w:color="auto" w:fill="FFFFFF"/>
              <w:jc w:val="both"/>
              <w:rPr>
                <w:rFonts w:ascii="Palatino" w:hAnsi="Palatino"/>
                <w:color w:val="231F20"/>
              </w:rPr>
            </w:pPr>
            <w:r w:rsidRPr="0056135C">
              <w:rPr>
                <w:rFonts w:ascii="Palatino" w:hAnsi="Palatino"/>
                <w:color w:val="231F20"/>
              </w:rPr>
              <w:t>site</w:t>
            </w:r>
          </w:p>
          <w:p w14:paraId="0B5BD6A1" w14:textId="77777777" w:rsidR="006E0CB0" w:rsidRPr="0056135C" w:rsidRDefault="006E0CB0" w:rsidP="005F1980">
            <w:pPr>
              <w:shd w:val="clear" w:color="auto" w:fill="FFFFFF"/>
              <w:jc w:val="both"/>
              <w:rPr>
                <w:rFonts w:ascii="Palatino" w:hAnsi="Palatino"/>
                <w:color w:val="231F20"/>
              </w:rPr>
            </w:pPr>
            <w:r w:rsidRPr="0056135C">
              <w:rPr>
                <w:rFonts w:ascii="Palatino" w:hAnsi="Palatino"/>
                <w:color w:val="231F20"/>
              </w:rPr>
              <w:t>c.3878+3_3878+6delAAGT (</w:t>
            </w:r>
          </w:p>
          <w:p w14:paraId="5D45853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878+3_3878+6delAAGT</w:t>
            </w:r>
          </w:p>
        </w:tc>
        <w:tc>
          <w:tcPr>
            <w:tcW w:w="5793" w:type="dxa"/>
          </w:tcPr>
          <w:p w14:paraId="4F14D863" w14:textId="0D9AAED1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ZdPC9EaXNwbGF5VGV4dD48cmVjb3JkPjxy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ZdPC9EaXNwbGF5VGV4dD48cmVjb3JkPjxy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84F32E5" w14:textId="77777777" w:rsidTr="005F1980">
        <w:tc>
          <w:tcPr>
            <w:tcW w:w="1129" w:type="dxa"/>
          </w:tcPr>
          <w:p w14:paraId="3479CAF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F6BD5C5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501delT (p.F1167Lfs*11)</w:t>
            </w:r>
          </w:p>
        </w:tc>
        <w:tc>
          <w:tcPr>
            <w:tcW w:w="5793" w:type="dxa"/>
          </w:tcPr>
          <w:p w14:paraId="26F4CC52" w14:textId="76A7934F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ZdPC9EaXNwbGF5VGV4dD48cmVjb3JkPjxy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CYW5rYTwvQXV0aG9yPjxZZWFyPjIwMTU8L1llYXI+PFJl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51720369" w14:textId="77777777" w:rsidTr="005F1980">
        <w:tc>
          <w:tcPr>
            <w:tcW w:w="1129" w:type="dxa"/>
          </w:tcPr>
          <w:p w14:paraId="31602B26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1640DD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736+2T&gt;C</w:t>
            </w:r>
          </w:p>
        </w:tc>
        <w:tc>
          <w:tcPr>
            <w:tcW w:w="5793" w:type="dxa"/>
          </w:tcPr>
          <w:p w14:paraId="0674FF47" w14:textId="74D3D9C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WYW4gTGFhcmhvdmVuPC9BdXRob3I+PFllYXI+MjAxNTwv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WYW4gTGFhcmhvdmVuPC9BdXRob3I+PFllYXI+MjAxNTwv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05DA070D" w14:textId="77777777" w:rsidTr="005F1980">
        <w:tc>
          <w:tcPr>
            <w:tcW w:w="1129" w:type="dxa"/>
          </w:tcPr>
          <w:p w14:paraId="1DF9AAF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E2074B7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 3835C&gt;T (p.R1279*)</w:t>
            </w:r>
          </w:p>
        </w:tc>
        <w:tc>
          <w:tcPr>
            <w:tcW w:w="5793" w:type="dxa"/>
          </w:tcPr>
          <w:p w14:paraId="0E2A3FB0" w14:textId="19501365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Biliary atresia with Kabuki syndrome-like features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YXN1aTwvQXV0aG9yPjxZZWFyPjIwMTk8L1llYXI+PFJl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NYXN1aTwvQXV0aG9yPjxZZWFyPjIwMTk8L1llYXI+PFJl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4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B25E527" w14:textId="77777777" w:rsidTr="005F1980">
        <w:tc>
          <w:tcPr>
            <w:tcW w:w="1129" w:type="dxa"/>
          </w:tcPr>
          <w:p w14:paraId="184D357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65091BD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3876_3878delTAA+1delG</w:t>
            </w:r>
          </w:p>
        </w:tc>
        <w:tc>
          <w:tcPr>
            <w:tcW w:w="5793" w:type="dxa"/>
          </w:tcPr>
          <w:p w14:paraId="297D68B0" w14:textId="6ECD764F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Kabuki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aGVvbjwvQXV0aG9yPjxZZWFyPjIwMTQ8L1llYXI+PFJl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DaGVvbjwvQXV0aG9yPjxZZWFyPjIwMTQ8L1llYXI+PFJl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5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25717435" w14:textId="77777777" w:rsidTr="005F1980">
        <w:tc>
          <w:tcPr>
            <w:tcW w:w="1129" w:type="dxa"/>
          </w:tcPr>
          <w:p w14:paraId="07D4F25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KDM6B</w:t>
            </w:r>
          </w:p>
        </w:tc>
        <w:tc>
          <w:tcPr>
            <w:tcW w:w="2982" w:type="dxa"/>
          </w:tcPr>
          <w:p w14:paraId="0F62DAE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2661C&gt;T (p.P888S)</w:t>
            </w:r>
          </w:p>
        </w:tc>
        <w:tc>
          <w:tcPr>
            <w:tcW w:w="5793" w:type="dxa"/>
          </w:tcPr>
          <w:p w14:paraId="5E740F07" w14:textId="280CA6A2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OYWptYWJhZGk8L0F1dGhvcj48WWVhcj4yMDExPC9ZZWFy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OYWptYWJhZGk8L0F1dGhvcj48WWVhcj4yMDExPC9ZZWFy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7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1F01E3CF" w14:textId="77777777" w:rsidTr="005F1980">
        <w:tc>
          <w:tcPr>
            <w:tcW w:w="1129" w:type="dxa"/>
          </w:tcPr>
          <w:p w14:paraId="0C83E7FA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3B6729AD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IVS9ds+5G&gt;T</w:t>
            </w:r>
          </w:p>
        </w:tc>
        <w:tc>
          <w:tcPr>
            <w:tcW w:w="5793" w:type="dxa"/>
          </w:tcPr>
          <w:p w14:paraId="7FB6B31A" w14:textId="4B261465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, brachydactyly and dysmorphism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ZYXZhcm5hPC9BdXRob3I+PFllYXI+MjAxNTwvWWVhcj48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ZYXZhcm5hPC9BdXRob3I+PFllYXI+MjAxNTwvWWVhcj48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6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240656E2" w14:textId="77777777" w:rsidTr="005F1980">
        <w:tc>
          <w:tcPr>
            <w:tcW w:w="1129" w:type="dxa"/>
          </w:tcPr>
          <w:p w14:paraId="268D3D5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i/>
                <w:noProof w:val="0"/>
                <w:sz w:val="20"/>
                <w:lang w:val="en-GB"/>
              </w:rPr>
              <w:t>KDM7B</w:t>
            </w:r>
          </w:p>
        </w:tc>
        <w:tc>
          <w:tcPr>
            <w:tcW w:w="2982" w:type="dxa"/>
          </w:tcPr>
          <w:p w14:paraId="1375F9FC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529A&gt;T (p.K177*)</w:t>
            </w:r>
          </w:p>
        </w:tc>
        <w:tc>
          <w:tcPr>
            <w:tcW w:w="5793" w:type="dxa"/>
          </w:tcPr>
          <w:p w14:paraId="3003FCCF" w14:textId="41EDB2E4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with cleft lip/palat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Abidi&lt;/Author&gt;&lt;Year&gt;2007&lt;/Year&gt;&lt;RecNum&gt;1&lt;/RecNum&gt;&lt;DisplayText&gt;[107]&lt;/DisplayText&gt;&lt;record&gt;&lt;rec-number&gt;1&lt;/rec-number&gt;&lt;foreign-keys&gt;&lt;key app="EN" db-id="pps0t5a9e5rvf5exaac5wtrterxxvrdfzdv9" timestamp="1597315679"&gt;1&lt;/key&gt;&lt;/foreign-keys&gt;&lt;ref-type name="Journal Article"&gt;17&lt;/ref-type&gt;&lt;contributors&gt;&lt;authors&gt;&lt;author&gt;Abidi, F.&lt;/author&gt;&lt;author&gt;Miano, M.&lt;/author&gt;&lt;author&gt;Murray, J.&lt;/author&gt;&lt;author&gt;Schwartz, C.&lt;/author&gt;&lt;/authors&gt;&lt;/contributors&gt;&lt;auth-address&gt;Center for Molecular Studies, J C Self Research Institute, Greenwood Genetic Center, Greenwood, SC 29646, USA. fatimaabidi@ggc.org&lt;/auth-address&gt;&lt;titles&gt;&lt;title&gt;A novel mutation in the PHF8 gene is associated with X-linked mental retardation with cleft lip/cleft palate&lt;/title&gt;&lt;secondary-title&gt;Clin Genet&lt;/secondary-title&gt;&lt;/titles&gt;&lt;periodical&gt;&lt;full-title&gt;Clin Genet&lt;/full-title&gt;&lt;/periodical&gt;&lt;pages&gt;19-22&lt;/pages&gt;&lt;volume&gt;72&lt;/volume&gt;&lt;number&gt;1&lt;/number&gt;&lt;keywords&gt;&lt;keyword&gt;Adolescent&lt;/keyword&gt;&lt;keyword&gt;Adult&lt;/keyword&gt;&lt;keyword&gt;Alleles&lt;/keyword&gt;&lt;keyword&gt;Base Sequence&lt;/keyword&gt;&lt;keyword&gt;Cleft Lip/*complications/*genetics&lt;/keyword&gt;&lt;keyword&gt;Cleft Palate/*complications/*genetics&lt;/keyword&gt;&lt;keyword&gt;*Codon, Nonsense&lt;/keyword&gt;&lt;keyword&gt;DNA Primers/genetics&lt;/keyword&gt;&lt;keyword&gt;Exons&lt;/keyword&gt;&lt;keyword&gt;Female&lt;/keyword&gt;&lt;keyword&gt;Histone Demethylases&lt;/keyword&gt;&lt;keyword&gt;Humans&lt;/keyword&gt;&lt;keyword&gt;Male&lt;/keyword&gt;&lt;keyword&gt;Mental Retardation, X-Linked/*complications/*genetics&lt;/keyword&gt;&lt;keyword&gt;Point Mutation&lt;/keyword&gt;&lt;keyword&gt;Syndrome&lt;/keyword&gt;&lt;keyword&gt;Transcription Factors/*genetics&lt;/keyword&gt;&lt;/keywords&gt;&lt;dates&gt;&lt;year&gt;2007&lt;/year&gt;&lt;pub-dates&gt;&lt;date&gt;Jul&lt;/date&gt;&lt;/pub-dates&gt;&lt;/dates&gt;&lt;isbn&gt;0009-9163 (Print)&amp;#xD;0009-9163 (Linking)&lt;/isbn&gt;&lt;accession-num&gt;17594395&lt;/accession-num&gt;&lt;urls&gt;&lt;related-urls&gt;&lt;url&gt;https://www.ncbi.nlm.nih.gov/pubmed/17594395&lt;/url&gt;&lt;/related-urls&gt;&lt;/urls&gt;&lt;custom2&gt;PMC2570350&lt;/custom2&gt;&lt;electronic-resource-num&gt;10.1111/j.1399-0004.2007.00817.x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7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7DE06999" w14:textId="77777777" w:rsidTr="005F1980">
        <w:tc>
          <w:tcPr>
            <w:tcW w:w="1129" w:type="dxa"/>
          </w:tcPr>
          <w:p w14:paraId="223FF31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0A5DB524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631C&gt;T (p.R211*)</w:t>
            </w:r>
          </w:p>
        </w:tc>
        <w:tc>
          <w:tcPr>
            <w:tcW w:w="5793" w:type="dxa"/>
          </w:tcPr>
          <w:p w14:paraId="47FADC40" w14:textId="3AFAF4C5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with cleft lip/palat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XVtb25uaWVyPC9BdXRob3I+PFllYXI+MjAwNTwvWWVh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XVtb25uaWVyPC9BdXRob3I+PFllYXI+MjAwNTwvWWVh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18777FD" w14:textId="77777777" w:rsidTr="005F1980">
        <w:tc>
          <w:tcPr>
            <w:tcW w:w="1129" w:type="dxa"/>
          </w:tcPr>
          <w:p w14:paraId="2540176F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6CFB2C0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836T&gt;C (p.F279S)</w:t>
            </w:r>
          </w:p>
        </w:tc>
        <w:tc>
          <w:tcPr>
            <w:tcW w:w="5793" w:type="dxa"/>
          </w:tcPr>
          <w:p w14:paraId="090936C9" w14:textId="504F6050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with cleft lip/palat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/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&lt;EndNote&gt;&lt;Cite&gt;&lt;Author&gt;Koivisto&lt;/Author&gt;&lt;Year&gt;2007&lt;/Year&gt;&lt;RecNum&gt;369&lt;/RecNum&gt;&lt;DisplayText&gt;[109]&lt;/DisplayText&gt;&lt;record&gt;&lt;rec-number&gt;369&lt;/rec-number&gt;&lt;foreign-keys&gt;&lt;key app="EN" db-id="pps0t5a9e5rvf5exaac5wtrterxxvrdfzdv9" timestamp="1597315692"&gt;369&lt;/key&gt;&lt;/foreign-keys&gt;&lt;ref-type name="Journal Article"&gt;17&lt;/ref-type&gt;&lt;contributors&gt;&lt;authors&gt;&lt;author&gt;Koivisto, A. M.&lt;/author&gt;&lt;author&gt;Ala-Mello, S.&lt;/author&gt;&lt;author&gt;Lemmela, S.&lt;/author&gt;&lt;author&gt;Komu, H. A.&lt;/author&gt;&lt;author&gt;Rautio, J.&lt;/author&gt;&lt;author&gt;Jarvela, I.&lt;/author&gt;&lt;/authors&gt;&lt;/contributors&gt;&lt;auth-address&gt;Department of Medical Genetics, University of Helsinki, Helsinki, Finland.&lt;/auth-address&gt;&lt;titles&gt;&lt;title&gt;Screening of mutations in the PHF8 gene and identification of a novel mutation in a Finnish family with XLMR and cleft lip/cleft palate&lt;/title&gt;&lt;secondary-title&gt;Clin Genet&lt;/secondary-title&gt;&lt;/titles&gt;&lt;periodical&gt;&lt;full-title&gt;Clin Genet&lt;/full-title&gt;&lt;/periodical&gt;&lt;pages&gt;145-9&lt;/pages&gt;&lt;volume&gt;72&lt;/volume&gt;&lt;number&gt;2&lt;/number&gt;&lt;keywords&gt;&lt;keyword&gt;Amino Acid Sequence&lt;/keyword&gt;&lt;keyword&gt;Base Sequence&lt;/keyword&gt;&lt;keyword&gt;Cleft Lip/*genetics&lt;/keyword&gt;&lt;keyword&gt;Cleft Palate/*genetics&lt;/keyword&gt;&lt;keyword&gt;Finland&lt;/keyword&gt;&lt;keyword&gt;Genetic Testing&lt;/keyword&gt;&lt;keyword&gt;Histone Demethylases&lt;/keyword&gt;&lt;keyword&gt;Humans&lt;/keyword&gt;&lt;keyword&gt;Male&lt;/keyword&gt;&lt;keyword&gt;Mental Retardation, X-Linked/*genetics&lt;/keyword&gt;&lt;keyword&gt;Molecular Sequence Data&lt;/keyword&gt;&lt;keyword&gt;*Mutation&lt;/keyword&gt;&lt;keyword&gt;Phenotype&lt;/keyword&gt;&lt;keyword&gt;Prevalence&lt;/keyword&gt;&lt;keyword&gt;Sequence Alignment&lt;/keyword&gt;&lt;keyword&gt;Transcription Factors/*genetics&lt;/keyword&gt;&lt;/keywords&gt;&lt;dates&gt;&lt;year&gt;2007&lt;/year&gt;&lt;pub-dates&gt;&lt;date&gt;Aug&lt;/date&gt;&lt;/pub-dates&gt;&lt;/dates&gt;&lt;isbn&gt;0009-9163 (Print)&amp;#xD;0009-9163 (Linking)&lt;/isbn&gt;&lt;accession-num&gt;17661819&lt;/accession-num&gt;&lt;urls&gt;&lt;related-urls&gt;&lt;url&gt;https://www.ncbi.nlm.nih.gov/pubmed/17661819&lt;/url&gt;&lt;/related-urls&gt;&lt;/urls&gt;&lt;electronic-resource-num&gt;10.1111/j.1399-0004.2007.00836.x&lt;/electronic-resource-num&gt;&lt;/record&gt;&lt;/Cite&gt;&lt;/EndNote&gt;</w:instrTex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9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6C5E6047" w14:textId="77777777" w:rsidTr="005F1980">
        <w:tc>
          <w:tcPr>
            <w:tcW w:w="1129" w:type="dxa"/>
          </w:tcPr>
          <w:p w14:paraId="0512FCE1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47C00A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p.S969del</w:t>
            </w:r>
          </w:p>
        </w:tc>
        <w:tc>
          <w:tcPr>
            <w:tcW w:w="5793" w:type="dxa"/>
          </w:tcPr>
          <w:p w14:paraId="6431FA5B" w14:textId="3271228D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Autism and Asperger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OYXZhPC9BdXRob3I+PFllYXI+MjAxMjwvWWVhcj48UmVj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OYXZhPC9BdXRob3I+PFllYXI+MjAxMjwvWWVhcj48UmVj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10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92423BB" w14:textId="77777777" w:rsidTr="005F1980">
        <w:tc>
          <w:tcPr>
            <w:tcW w:w="1129" w:type="dxa"/>
          </w:tcPr>
          <w:p w14:paraId="7BA08138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578A443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c.943_954del</w:t>
            </w:r>
          </w:p>
        </w:tc>
        <w:tc>
          <w:tcPr>
            <w:tcW w:w="5793" w:type="dxa"/>
          </w:tcPr>
          <w:p w14:paraId="6E68E4F3" w14:textId="32139862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X-linked mental retardation with cleft lip/palat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XVtb25uaWVyPC9BdXRob3I+PFllYXI+MjAwNTwvWWVh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MYXVtb25uaWVyPC9BdXRob3I+PFllYXI+MjAwNTwvWWVh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08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493B17CA" w14:textId="77777777" w:rsidTr="005F1980">
        <w:tc>
          <w:tcPr>
            <w:tcW w:w="1129" w:type="dxa"/>
          </w:tcPr>
          <w:p w14:paraId="0A7B94A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42037F39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g.218-254 kb covering KDM7B</w:t>
            </w:r>
          </w:p>
        </w:tc>
        <w:tc>
          <w:tcPr>
            <w:tcW w:w="5793" w:type="dxa"/>
          </w:tcPr>
          <w:p w14:paraId="1B348766" w14:textId="02173CCD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Autism spectrum disorder, intellectual disability, cleft palate and Aarskog syndrome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EZSBXb2xmPC9BdXRob3I+PFllYXI+MjAxNDwvWWVhcj48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EZSBXb2xmPC9BdXRob3I+PFllYXI+MjAxNDwvWWVhcj48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11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  <w:tr w:rsidR="006E0CB0" w:rsidRPr="0056135C" w14:paraId="3CE97B8B" w14:textId="77777777" w:rsidTr="005F1980">
        <w:tc>
          <w:tcPr>
            <w:tcW w:w="1129" w:type="dxa"/>
          </w:tcPr>
          <w:p w14:paraId="7B0C8203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i/>
                <w:noProof w:val="0"/>
                <w:sz w:val="20"/>
                <w:lang w:val="en-GB"/>
              </w:rPr>
            </w:pPr>
          </w:p>
        </w:tc>
        <w:tc>
          <w:tcPr>
            <w:tcW w:w="2982" w:type="dxa"/>
          </w:tcPr>
          <w:p w14:paraId="29E4A0EE" w14:textId="77777777" w:rsidR="006E0CB0" w:rsidRPr="0056135C" w:rsidRDefault="006E0CB0" w:rsidP="005F1980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>g.236,505 bp</w:t>
            </w:r>
          </w:p>
        </w:tc>
        <w:tc>
          <w:tcPr>
            <w:tcW w:w="5793" w:type="dxa"/>
          </w:tcPr>
          <w:p w14:paraId="42FE9D68" w14:textId="2B96FC62" w:rsidR="006E0CB0" w:rsidRPr="0056135C" w:rsidRDefault="006E0CB0" w:rsidP="00AF0927">
            <w:pPr>
              <w:pStyle w:val="bodyindent"/>
              <w:spacing w:line="240" w:lineRule="auto"/>
              <w:ind w:firstLine="0"/>
              <w:rPr>
                <w:rFonts w:ascii="Palatino" w:hAnsi="Palatino"/>
                <w:bCs/>
                <w:noProof w:val="0"/>
                <w:sz w:val="20"/>
                <w:lang w:val="en-GB"/>
              </w:rPr>
            </w:pP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t xml:space="preserve">Intellectual disability 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IdTwvQXV0aG9yPjxZZWFyPjIwMTY8L1llYXI+PFJlY051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begin">
                <w:fldData xml:space="preserve">PEVuZE5vdGU+PENpdGU+PEF1dGhvcj5IdTwvQXV0aG9yPjxZZWFyPjIwMTY8L1llYXI+PFJlY051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</w:fldData>
              </w:fldCha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instrText xml:space="preserve"> ADDIN EN.CITE.DATA </w:instrText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="00AF0927"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separate"/>
            </w:r>
            <w:r w:rsidR="00AF0927" w:rsidRPr="0056135C">
              <w:rPr>
                <w:rFonts w:ascii="Palatino" w:hAnsi="Palatino"/>
                <w:bCs/>
                <w:sz w:val="20"/>
                <w:lang w:val="en-GB"/>
              </w:rPr>
              <w:t>[91]</w:t>
            </w:r>
            <w:r w:rsidRPr="0056135C">
              <w:rPr>
                <w:rFonts w:ascii="Palatino" w:hAnsi="Palatino"/>
                <w:bCs/>
                <w:noProof w:val="0"/>
                <w:sz w:val="20"/>
                <w:lang w:val="en-GB"/>
              </w:rPr>
              <w:fldChar w:fldCharType="end"/>
            </w:r>
          </w:p>
        </w:tc>
      </w:tr>
    </w:tbl>
    <w:p w14:paraId="64355863" w14:textId="027001D0" w:rsidR="0021579F" w:rsidRPr="0056135C" w:rsidRDefault="00B4002B" w:rsidP="0021579F">
      <w:pPr>
        <w:jc w:val="both"/>
        <w:rPr>
          <w:rFonts w:ascii="Palatino" w:hAnsi="Palatino" w:cs="Times New Roman"/>
          <w:sz w:val="20"/>
          <w:szCs w:val="20"/>
        </w:rPr>
      </w:pPr>
      <w:r w:rsidRPr="0056135C">
        <w:rPr>
          <w:rFonts w:ascii="Palatino" w:hAnsi="Palatino" w:cs="Times New Roman"/>
          <w:bCs/>
          <w:sz w:val="20"/>
          <w:szCs w:val="20"/>
        </w:rPr>
        <w:t>NR, not reported.</w:t>
      </w:r>
    </w:p>
    <w:p w14:paraId="5546551E" w14:textId="77777777" w:rsidR="0021579F" w:rsidRPr="0056135C" w:rsidRDefault="0021579F">
      <w:pPr>
        <w:rPr>
          <w:rFonts w:ascii="Palatino" w:hAnsi="Palatino" w:cs="Times New Roman"/>
          <w:sz w:val="20"/>
          <w:szCs w:val="20"/>
        </w:rPr>
      </w:pPr>
    </w:p>
    <w:p w14:paraId="5051AFE4" w14:textId="77777777" w:rsidR="0021579F" w:rsidRPr="0056135C" w:rsidRDefault="0021579F" w:rsidP="002F0AB9">
      <w:pPr>
        <w:jc w:val="both"/>
        <w:rPr>
          <w:rFonts w:ascii="Palatino" w:hAnsi="Palatino" w:cs="Times New Roman"/>
          <w:sz w:val="20"/>
          <w:szCs w:val="20"/>
        </w:rPr>
      </w:pPr>
    </w:p>
    <w:p w14:paraId="3FE8E097" w14:textId="77777777" w:rsidR="00AF0927" w:rsidRPr="0056135C" w:rsidRDefault="0021579F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 w:cs="Times New Roman"/>
          <w:sz w:val="20"/>
          <w:szCs w:val="20"/>
        </w:rPr>
        <w:fldChar w:fldCharType="begin"/>
      </w:r>
      <w:r w:rsidRPr="0056135C">
        <w:rPr>
          <w:rFonts w:ascii="Palatino" w:hAnsi="Palatino" w:cs="Times New Roman"/>
          <w:sz w:val="20"/>
          <w:szCs w:val="20"/>
        </w:rPr>
        <w:instrText xml:space="preserve"> ADDIN EN.REFLIST </w:instrText>
      </w:r>
      <w:r w:rsidRPr="0056135C">
        <w:rPr>
          <w:rFonts w:ascii="Palatino" w:hAnsi="Palatino" w:cs="Times New Roman"/>
          <w:sz w:val="20"/>
          <w:szCs w:val="20"/>
        </w:rPr>
        <w:fldChar w:fldCharType="separate"/>
      </w:r>
      <w:r w:rsidR="00AF0927" w:rsidRPr="0056135C">
        <w:rPr>
          <w:rFonts w:ascii="Palatino" w:hAnsi="Palatino"/>
          <w:noProof/>
          <w:sz w:val="20"/>
          <w:szCs w:val="20"/>
        </w:rPr>
        <w:t>1.</w:t>
      </w:r>
      <w:r w:rsidR="00AF0927" w:rsidRPr="0056135C">
        <w:rPr>
          <w:rFonts w:ascii="Palatino" w:hAnsi="Palatino"/>
          <w:noProof/>
          <w:sz w:val="20"/>
          <w:szCs w:val="20"/>
        </w:rPr>
        <w:tab/>
        <w:t>Gulsuner, S.; Walsh, T.; Watts, A.C.; Lee, M.K.; Thornton, A.M.; Casadei, S.; Rippey, C.; Shahin, H.; Consortium on the Genetics of, S.; Group, P.S.</w:t>
      </w:r>
      <w:r w:rsidR="00AF0927" w:rsidRPr="0056135C">
        <w:rPr>
          <w:rFonts w:ascii="Palatino" w:hAnsi="Palatino"/>
          <w:i/>
          <w:noProof/>
          <w:sz w:val="20"/>
          <w:szCs w:val="20"/>
        </w:rPr>
        <w:t>, et al.</w:t>
      </w:r>
      <w:r w:rsidR="00AF0927" w:rsidRPr="0056135C">
        <w:rPr>
          <w:rFonts w:ascii="Palatino" w:hAnsi="Palatino"/>
          <w:noProof/>
          <w:sz w:val="20"/>
          <w:szCs w:val="20"/>
        </w:rPr>
        <w:t xml:space="preserve"> Spatial and temporal mapping of de novo mutations in schizophrenia to a fetal prefrontal cortical network. </w:t>
      </w:r>
      <w:r w:rsidR="00AF0927" w:rsidRPr="0056135C">
        <w:rPr>
          <w:rFonts w:ascii="Palatino" w:hAnsi="Palatino"/>
          <w:i/>
          <w:noProof/>
          <w:sz w:val="20"/>
          <w:szCs w:val="20"/>
        </w:rPr>
        <w:t xml:space="preserve">Cell </w:t>
      </w:r>
      <w:r w:rsidR="00AF0927" w:rsidRPr="0056135C">
        <w:rPr>
          <w:rFonts w:ascii="Palatino" w:hAnsi="Palatino"/>
          <w:b/>
          <w:noProof/>
          <w:sz w:val="20"/>
          <w:szCs w:val="20"/>
        </w:rPr>
        <w:t>2013</w:t>
      </w:r>
      <w:r w:rsidR="00AF0927" w:rsidRPr="0056135C">
        <w:rPr>
          <w:rFonts w:ascii="Palatino" w:hAnsi="Palatino"/>
          <w:noProof/>
          <w:sz w:val="20"/>
          <w:szCs w:val="20"/>
        </w:rPr>
        <w:t xml:space="preserve">, </w:t>
      </w:r>
      <w:r w:rsidR="00AF0927" w:rsidRPr="0056135C">
        <w:rPr>
          <w:rFonts w:ascii="Palatino" w:hAnsi="Palatino"/>
          <w:i/>
          <w:noProof/>
          <w:sz w:val="20"/>
          <w:szCs w:val="20"/>
        </w:rPr>
        <w:t>154</w:t>
      </w:r>
      <w:r w:rsidR="00AF0927" w:rsidRPr="0056135C">
        <w:rPr>
          <w:rFonts w:ascii="Palatino" w:hAnsi="Palatino"/>
          <w:noProof/>
          <w:sz w:val="20"/>
          <w:szCs w:val="20"/>
        </w:rPr>
        <w:t>, 518-529.</w:t>
      </w:r>
    </w:p>
    <w:p w14:paraId="6CF67727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2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Prior, S.J.; Hagberg, J.M.; Phares, D.A.; Brown, M.D.; Fairfull, L.; Ferrell, R.E.; Roth, S.M. Sequence variation in hypoxia-inducible factor 1alpha (hif1a): Association with maximal oxygen consumptio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Physiol Genomics </w:t>
      </w:r>
      <w:r w:rsidRPr="0056135C">
        <w:rPr>
          <w:rFonts w:ascii="Palatino" w:hAnsi="Palatino"/>
          <w:b/>
          <w:noProof/>
          <w:sz w:val="20"/>
          <w:szCs w:val="20"/>
        </w:rPr>
        <w:t>2003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5</w:t>
      </w:r>
      <w:r w:rsidRPr="0056135C">
        <w:rPr>
          <w:rFonts w:ascii="Palatino" w:hAnsi="Palatino"/>
          <w:noProof/>
          <w:sz w:val="20"/>
          <w:szCs w:val="20"/>
        </w:rPr>
        <w:t>, 20-26.</w:t>
      </w:r>
    </w:p>
    <w:p w14:paraId="079609F4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3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Ollerenshaw, M.; Page, T.; Hammonds, J.; Demaine, A. Polymorphisms in the hypoxia inducible factor-1alpha gene (hif1a) are associated with the renal cell carcinoma phenotyp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Cancer Genet Cytogenet </w:t>
      </w:r>
      <w:r w:rsidRPr="0056135C">
        <w:rPr>
          <w:rFonts w:ascii="Palatino" w:hAnsi="Palatino"/>
          <w:b/>
          <w:noProof/>
          <w:sz w:val="20"/>
          <w:szCs w:val="20"/>
        </w:rPr>
        <w:t>200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53</w:t>
      </w:r>
      <w:r w:rsidRPr="0056135C">
        <w:rPr>
          <w:rFonts w:ascii="Palatino" w:hAnsi="Palatino"/>
          <w:noProof/>
          <w:sz w:val="20"/>
          <w:szCs w:val="20"/>
        </w:rPr>
        <w:t>, 122-126.</w:t>
      </w:r>
    </w:p>
    <w:p w14:paraId="137B0D6C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4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Pan, H.; Chen, Q.; Qi, S.; Li, T.; Liu, B.; Liu, S.; Ma, X.; Wang, B. Mutations in epas1 in congenital heart disease in tibetan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Biosci Rep </w:t>
      </w:r>
      <w:r w:rsidRPr="0056135C">
        <w:rPr>
          <w:rFonts w:ascii="Palatino" w:hAnsi="Palatino"/>
          <w:b/>
          <w:noProof/>
          <w:sz w:val="20"/>
          <w:szCs w:val="20"/>
        </w:rPr>
        <w:t>201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8</w:t>
      </w:r>
      <w:r w:rsidRPr="0056135C">
        <w:rPr>
          <w:rFonts w:ascii="Palatino" w:hAnsi="Palatino"/>
          <w:noProof/>
          <w:sz w:val="20"/>
          <w:szCs w:val="20"/>
        </w:rPr>
        <w:t>.</w:t>
      </w:r>
    </w:p>
    <w:p w14:paraId="3572C1CF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5.</w:t>
      </w:r>
      <w:r w:rsidRPr="0056135C">
        <w:rPr>
          <w:rFonts w:ascii="Palatino" w:hAnsi="Palatino"/>
          <w:noProof/>
          <w:sz w:val="20"/>
          <w:szCs w:val="20"/>
        </w:rPr>
        <w:tab/>
        <w:t>An, J.Y.; Cristino, A.S.; Zhao, Q.; Edson, J.; Williams, S.M.; Ravine, D.; Wray, J.; Marshall, V.M.; Hunt, A.; Whitehouse, A.J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Towards a molecular characterization of autism spectrum disorders: An exome sequencing and systems approach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Transl Psychiatry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4</w:t>
      </w:r>
      <w:r w:rsidRPr="0056135C">
        <w:rPr>
          <w:rFonts w:ascii="Palatino" w:hAnsi="Palatino"/>
          <w:noProof/>
          <w:sz w:val="20"/>
          <w:szCs w:val="20"/>
        </w:rPr>
        <w:t>, e394.</w:t>
      </w:r>
    </w:p>
    <w:p w14:paraId="478935B3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6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Welander, J.; Andreasson, A.; Brauckhoff, M.; Backdahl, M.; Larsson, C.; Gimm, O.; Soderkvist, P. Frequent epas1/hif2alpha exons 9 and 12 mutations in non-familial pheochromocytoma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Endocr Relat Cancer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1</w:t>
      </w:r>
      <w:r w:rsidRPr="0056135C">
        <w:rPr>
          <w:rFonts w:ascii="Palatino" w:hAnsi="Palatino"/>
          <w:noProof/>
          <w:sz w:val="20"/>
          <w:szCs w:val="20"/>
        </w:rPr>
        <w:t>, 495-504.</w:t>
      </w:r>
    </w:p>
    <w:p w14:paraId="27BA6035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7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Lorenzo, F.R.; Yang, C.; Ng Tang Fui, M.; Vankayalapati, H.; Zhuang, Z.; Huynh, T.; Grossmann, M.; Pacak, K.; Prchal, J.T. A novel epas1/hif2a germline mutation in a congenital polycythemia with paraganglioma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Mol Med (Berl) </w:t>
      </w:r>
      <w:r w:rsidRPr="0056135C">
        <w:rPr>
          <w:rFonts w:ascii="Palatino" w:hAnsi="Palatino"/>
          <w:b/>
          <w:noProof/>
          <w:sz w:val="20"/>
          <w:szCs w:val="20"/>
        </w:rPr>
        <w:t>2013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1</w:t>
      </w:r>
      <w:r w:rsidRPr="0056135C">
        <w:rPr>
          <w:rFonts w:ascii="Palatino" w:hAnsi="Palatino"/>
          <w:noProof/>
          <w:sz w:val="20"/>
          <w:szCs w:val="20"/>
        </w:rPr>
        <w:t>, 507-512.</w:t>
      </w:r>
    </w:p>
    <w:p w14:paraId="5E5B76B1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8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Yang, C.; Sun, M.G.; Matro, J.; Huynh, T.T.; Rahimpour, S.; Prchal, J.T.; Lechan, R.; Lonser, R.; Pacak, K.; Zhuang, Z. Novel hif2a mutations disrupt oxygen sensing, leading to polycythemia, paragangliomas, and somatostatinoma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Blood </w:t>
      </w:r>
      <w:r w:rsidRPr="0056135C">
        <w:rPr>
          <w:rFonts w:ascii="Palatino" w:hAnsi="Palatino"/>
          <w:b/>
          <w:noProof/>
          <w:sz w:val="20"/>
          <w:szCs w:val="20"/>
        </w:rPr>
        <w:t>2013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21</w:t>
      </w:r>
      <w:r w:rsidRPr="0056135C">
        <w:rPr>
          <w:rFonts w:ascii="Palatino" w:hAnsi="Palatino"/>
          <w:noProof/>
          <w:sz w:val="20"/>
          <w:szCs w:val="20"/>
        </w:rPr>
        <w:t>, 2563-2566.</w:t>
      </w:r>
    </w:p>
    <w:p w14:paraId="2DFA722E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9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Yang, C.; Hong, C.S.; Prchal, J.T.; Balint, M.T.; Pacak, K.; Zhuang, Z. Somatic mosaicism of epas1 mutations in the syndrome of paraganglioma and somatostatinoma associated with polycythemia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Genome Var </w:t>
      </w:r>
      <w:r w:rsidRPr="0056135C">
        <w:rPr>
          <w:rFonts w:ascii="Palatino" w:hAnsi="Palatino"/>
          <w:b/>
          <w:noProof/>
          <w:sz w:val="20"/>
          <w:szCs w:val="20"/>
        </w:rPr>
        <w:t>2015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</w:t>
      </w:r>
      <w:r w:rsidRPr="0056135C">
        <w:rPr>
          <w:rFonts w:ascii="Palatino" w:hAnsi="Palatino"/>
          <w:noProof/>
          <w:sz w:val="20"/>
          <w:szCs w:val="20"/>
        </w:rPr>
        <w:t>, 15053.</w:t>
      </w:r>
    </w:p>
    <w:p w14:paraId="07C23B9B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0.</w:t>
      </w:r>
      <w:r w:rsidRPr="0056135C">
        <w:rPr>
          <w:rFonts w:ascii="Palatino" w:hAnsi="Palatino"/>
          <w:noProof/>
          <w:sz w:val="20"/>
          <w:szCs w:val="20"/>
        </w:rPr>
        <w:tab/>
        <w:t>Comino-Mendez, I.; de Cubas, A.A.; Bernal, C.; Alvarez-Escola, C.; Sanchez-Malo, C.; Ramirez-Tortosa, C.L.; Pedrinaci, S.; Rapizzi, E.; Ercolino, T.; Bernini, G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Tumoral epas1 (hif2a) mutations explain sporadic pheochromocytoma and paraganglioma in the absence of erythrocytosi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ol Genet </w:t>
      </w:r>
      <w:r w:rsidRPr="0056135C">
        <w:rPr>
          <w:rFonts w:ascii="Palatino" w:hAnsi="Palatino"/>
          <w:b/>
          <w:noProof/>
          <w:sz w:val="20"/>
          <w:szCs w:val="20"/>
        </w:rPr>
        <w:t>2013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2</w:t>
      </w:r>
      <w:r w:rsidRPr="0056135C">
        <w:rPr>
          <w:rFonts w:ascii="Palatino" w:hAnsi="Palatino"/>
          <w:noProof/>
          <w:sz w:val="20"/>
          <w:szCs w:val="20"/>
        </w:rPr>
        <w:t>, 2169-2176.</w:t>
      </w:r>
    </w:p>
    <w:p w14:paraId="72098A8F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1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Zhuang, Z.; Yang, C.; Lorenzo, F.; Merino, M.; Fojo, T.; Kebebew, E.; Popovic, V.; Stratakis, C.A.; Prchal, J.T.; Pacak, K. Somatic hif2a gain-of-function mutations in paraganglioma with polycythemia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 Engl J Med </w:t>
      </w:r>
      <w:r w:rsidRPr="0056135C">
        <w:rPr>
          <w:rFonts w:ascii="Palatino" w:hAnsi="Palatino"/>
          <w:b/>
          <w:noProof/>
          <w:sz w:val="20"/>
          <w:szCs w:val="20"/>
        </w:rPr>
        <w:t>2012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67</w:t>
      </w:r>
      <w:r w:rsidRPr="0056135C">
        <w:rPr>
          <w:rFonts w:ascii="Palatino" w:hAnsi="Palatino"/>
          <w:noProof/>
          <w:sz w:val="20"/>
          <w:szCs w:val="20"/>
        </w:rPr>
        <w:t>, 922-930.</w:t>
      </w:r>
    </w:p>
    <w:p w14:paraId="4A70EBE3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2.</w:t>
      </w:r>
      <w:r w:rsidRPr="0056135C">
        <w:rPr>
          <w:rFonts w:ascii="Palatino" w:hAnsi="Palatino"/>
          <w:noProof/>
          <w:sz w:val="20"/>
          <w:szCs w:val="20"/>
        </w:rPr>
        <w:tab/>
        <w:t>Toledo, R.A.; Qin, Y.; Srikantan, S.; Morales, N.P.; Li, Q.; Deng, Y.; Kim, S.W.; Pereira, M.A.; Toledo, S.P.; Su, X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In vivo and in vitro oncogenic effects of hif2a mutations in pheochromocytomas and paraganglioma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Endocr Relat Cancer </w:t>
      </w:r>
      <w:r w:rsidRPr="0056135C">
        <w:rPr>
          <w:rFonts w:ascii="Palatino" w:hAnsi="Palatino"/>
          <w:b/>
          <w:noProof/>
          <w:sz w:val="20"/>
          <w:szCs w:val="20"/>
        </w:rPr>
        <w:t>2013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0</w:t>
      </w:r>
      <w:r w:rsidRPr="0056135C">
        <w:rPr>
          <w:rFonts w:ascii="Palatino" w:hAnsi="Palatino"/>
          <w:noProof/>
          <w:sz w:val="20"/>
          <w:szCs w:val="20"/>
        </w:rPr>
        <w:t>, 349-359.</w:t>
      </w:r>
    </w:p>
    <w:p w14:paraId="49F6F288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3.</w:t>
      </w:r>
      <w:r w:rsidRPr="0056135C">
        <w:rPr>
          <w:rFonts w:ascii="Palatino" w:hAnsi="Palatino"/>
          <w:noProof/>
          <w:sz w:val="20"/>
          <w:szCs w:val="20"/>
        </w:rPr>
        <w:tab/>
        <w:t>Perrotta, S.; Stiehl, D.P.; Punzo, F.; Scianguetta, S.; Borriello, A.; Bencivenga, D.; Casale, M.; Nobili, B.; Fasoli, S.; Balduzzi, A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Congenital erythrocytosis associated with gain-of-function hif2a gene mutations and erythropoietin levels in the normal rang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aematologica </w:t>
      </w:r>
      <w:r w:rsidRPr="0056135C">
        <w:rPr>
          <w:rFonts w:ascii="Palatino" w:hAnsi="Palatino"/>
          <w:b/>
          <w:noProof/>
          <w:sz w:val="20"/>
          <w:szCs w:val="20"/>
        </w:rPr>
        <w:t>2013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8</w:t>
      </w:r>
      <w:r w:rsidRPr="0056135C">
        <w:rPr>
          <w:rFonts w:ascii="Palatino" w:hAnsi="Palatino"/>
          <w:noProof/>
          <w:sz w:val="20"/>
          <w:szCs w:val="20"/>
        </w:rPr>
        <w:t>, 1624-1632.</w:t>
      </w:r>
    </w:p>
    <w:p w14:paraId="14A92469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4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Furlow, P.W.; Percy, M.J.; Sutherland, S.; Bierl, C.; McMullin, M.F.; Master, S.R.; Lappin, T.R.; Lee, F.S. Erythrocytosis-associated hif-2alpha mutations demonstrate a critical role for residues c-terminal to the hydroxylacceptor prolin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Biol Chem </w:t>
      </w:r>
      <w:r w:rsidRPr="0056135C">
        <w:rPr>
          <w:rFonts w:ascii="Palatino" w:hAnsi="Palatino"/>
          <w:b/>
          <w:noProof/>
          <w:sz w:val="20"/>
          <w:szCs w:val="20"/>
        </w:rPr>
        <w:t>2009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84</w:t>
      </w:r>
      <w:r w:rsidRPr="0056135C">
        <w:rPr>
          <w:rFonts w:ascii="Palatino" w:hAnsi="Palatino"/>
          <w:noProof/>
          <w:sz w:val="20"/>
          <w:szCs w:val="20"/>
        </w:rPr>
        <w:t>, 9050-9058.</w:t>
      </w:r>
    </w:p>
    <w:p w14:paraId="6D2AF4BA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5.</w:t>
      </w:r>
      <w:r w:rsidRPr="0056135C">
        <w:rPr>
          <w:rFonts w:ascii="Palatino" w:hAnsi="Palatino"/>
          <w:noProof/>
          <w:sz w:val="20"/>
          <w:szCs w:val="20"/>
        </w:rPr>
        <w:tab/>
        <w:t>Percy, M.J.; Chung, Y.J.; Harrison, C.; Mercieca, J.; Hoffbrand, A.V.; Dinardo, C.L.; Santos, P.C.; Fonseca, G.H.; Gualandro, S.F.; Pereira, A.C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Two new mutations in the hif2a gene associated with erythrocytosi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Am J Hematol </w:t>
      </w:r>
      <w:r w:rsidRPr="0056135C">
        <w:rPr>
          <w:rFonts w:ascii="Palatino" w:hAnsi="Palatino"/>
          <w:b/>
          <w:noProof/>
          <w:sz w:val="20"/>
          <w:szCs w:val="20"/>
        </w:rPr>
        <w:t>2012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87</w:t>
      </w:r>
      <w:r w:rsidRPr="0056135C">
        <w:rPr>
          <w:rFonts w:ascii="Palatino" w:hAnsi="Palatino"/>
          <w:noProof/>
          <w:sz w:val="20"/>
          <w:szCs w:val="20"/>
        </w:rPr>
        <w:t>, 439-442.</w:t>
      </w:r>
    </w:p>
    <w:p w14:paraId="1148EA68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6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Martini, M.; Teofili, L.; Cenci, T.; Giona, F.; Torti, L.; Rea, M.; Foa, R.; Leone, G.; Larocca, L.M. A novel heterozygous hif2am535i mutation reinforces the role of oxygen sensing pathway disturbances in the pathogenesis of familial erythrocytosi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aematologica </w:t>
      </w:r>
      <w:r w:rsidRPr="0056135C">
        <w:rPr>
          <w:rFonts w:ascii="Palatino" w:hAnsi="Palatino"/>
          <w:b/>
          <w:noProof/>
          <w:sz w:val="20"/>
          <w:szCs w:val="20"/>
        </w:rPr>
        <w:t>200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3</w:t>
      </w:r>
      <w:r w:rsidRPr="0056135C">
        <w:rPr>
          <w:rFonts w:ascii="Palatino" w:hAnsi="Palatino"/>
          <w:noProof/>
          <w:sz w:val="20"/>
          <w:szCs w:val="20"/>
        </w:rPr>
        <w:t>, 1068-1071.</w:t>
      </w:r>
    </w:p>
    <w:p w14:paraId="0DFE7234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7.</w:t>
      </w:r>
      <w:r w:rsidRPr="0056135C">
        <w:rPr>
          <w:rFonts w:ascii="Palatino" w:hAnsi="Palatino"/>
          <w:noProof/>
          <w:sz w:val="20"/>
          <w:szCs w:val="20"/>
        </w:rPr>
        <w:tab/>
        <w:t>Percy, M.J.; Beer, P.A.; Campbell, G.; Dekker, A.W.; Green, A.R.; Oscier, D.; Rainey, M.G.; van Wijk, R.; Wood, M.; Lappin, T.R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Novel exon 12 mutations in the hif2a gene associated with erythrocytosi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Blood </w:t>
      </w:r>
      <w:r w:rsidRPr="0056135C">
        <w:rPr>
          <w:rFonts w:ascii="Palatino" w:hAnsi="Palatino"/>
          <w:b/>
          <w:noProof/>
          <w:sz w:val="20"/>
          <w:szCs w:val="20"/>
        </w:rPr>
        <w:t>200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11</w:t>
      </w:r>
      <w:r w:rsidRPr="0056135C">
        <w:rPr>
          <w:rFonts w:ascii="Palatino" w:hAnsi="Palatino"/>
          <w:noProof/>
          <w:sz w:val="20"/>
          <w:szCs w:val="20"/>
        </w:rPr>
        <w:t>, 5400-5402.</w:t>
      </w:r>
    </w:p>
    <w:p w14:paraId="6092A6FF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8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Percy, M.J.; Furlow, P.W.; Lucas, G.S.; Li, X.; Lappin, T.R.; McMullin, M.F.; Lee, F.S. A gain-of-function mutation in the hif2a gene in familial erythrocytosi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 Engl J Med </w:t>
      </w:r>
      <w:r w:rsidRPr="0056135C">
        <w:rPr>
          <w:rFonts w:ascii="Palatino" w:hAnsi="Palatino"/>
          <w:b/>
          <w:noProof/>
          <w:sz w:val="20"/>
          <w:szCs w:val="20"/>
        </w:rPr>
        <w:t>200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58</w:t>
      </w:r>
      <w:r w:rsidRPr="0056135C">
        <w:rPr>
          <w:rFonts w:ascii="Palatino" w:hAnsi="Palatino"/>
          <w:noProof/>
          <w:sz w:val="20"/>
          <w:szCs w:val="20"/>
        </w:rPr>
        <w:t>, 162-168.</w:t>
      </w:r>
    </w:p>
    <w:p w14:paraId="4779C372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9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Gale, D.P.; Harten, S.K.; Reid, C.D.; Tuddenham, E.G.; Maxwell, P.H. Autosomal dominant erythrocytosis and pulmonary arterial hypertension associated with an activating hif2 alpha mutatio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Blood </w:t>
      </w:r>
      <w:r w:rsidRPr="0056135C">
        <w:rPr>
          <w:rFonts w:ascii="Palatino" w:hAnsi="Palatino"/>
          <w:b/>
          <w:noProof/>
          <w:sz w:val="20"/>
          <w:szCs w:val="20"/>
        </w:rPr>
        <w:t>200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12</w:t>
      </w:r>
      <w:r w:rsidRPr="0056135C">
        <w:rPr>
          <w:rFonts w:ascii="Palatino" w:hAnsi="Palatino"/>
          <w:noProof/>
          <w:sz w:val="20"/>
          <w:szCs w:val="20"/>
        </w:rPr>
        <w:t>, 919-921.</w:t>
      </w:r>
    </w:p>
    <w:p w14:paraId="2F1F46A7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lastRenderedPageBreak/>
        <w:t>20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van Wijk, R.; Sutherland, S.; Van Wesel, A.C.; Huizinga, E.G.; Percy, M.J.; Bierings, M.; Lee, F.S. Erythrocytosis associated with a novel missense mutation in the hif2a gen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aematologica </w:t>
      </w:r>
      <w:r w:rsidRPr="0056135C">
        <w:rPr>
          <w:rFonts w:ascii="Palatino" w:hAnsi="Palatino"/>
          <w:b/>
          <w:noProof/>
          <w:sz w:val="20"/>
          <w:szCs w:val="20"/>
        </w:rPr>
        <w:t>2010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5</w:t>
      </w:r>
      <w:r w:rsidRPr="0056135C">
        <w:rPr>
          <w:rFonts w:ascii="Palatino" w:hAnsi="Palatino"/>
          <w:noProof/>
          <w:sz w:val="20"/>
          <w:szCs w:val="20"/>
        </w:rPr>
        <w:t>, 829-832.</w:t>
      </w:r>
    </w:p>
    <w:p w14:paraId="05FDE08F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21.</w:t>
      </w:r>
      <w:r w:rsidRPr="0056135C">
        <w:rPr>
          <w:rFonts w:ascii="Palatino" w:hAnsi="Palatino"/>
          <w:noProof/>
          <w:sz w:val="20"/>
          <w:szCs w:val="20"/>
        </w:rPr>
        <w:tab/>
        <w:t>Buffet, A.; Smati, S.; Mansuy, L.; Menara, M.; Lebras, M.; Heymann, M.F.; Simian, C.; Favier, J.; Murat, A.; Cariou, B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Mosaicism in hif2a-related polycythemia-paraganglioma syndrom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Clin Endocrinol Metab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9</w:t>
      </w:r>
      <w:r w:rsidRPr="0056135C">
        <w:rPr>
          <w:rFonts w:ascii="Palatino" w:hAnsi="Palatino"/>
          <w:noProof/>
          <w:sz w:val="20"/>
          <w:szCs w:val="20"/>
        </w:rPr>
        <w:t>, E369-373.</w:t>
      </w:r>
    </w:p>
    <w:p w14:paraId="022C339F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22.</w:t>
      </w:r>
      <w:r w:rsidRPr="0056135C">
        <w:rPr>
          <w:rFonts w:ascii="Palatino" w:hAnsi="Palatino"/>
          <w:noProof/>
          <w:sz w:val="20"/>
          <w:szCs w:val="20"/>
        </w:rPr>
        <w:tab/>
        <w:t>Zhu, Z.; Gao, X.; He, Y.; Zhao, H.; Yu, Q.; Jiang, D.; Zhang, P.; Ma, X.; Huang, H.; Dong, D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An insertion/deletion polymorphism within rert-lncrna modulates hepatocellular carcinoma risk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Cancer Res </w:t>
      </w:r>
      <w:r w:rsidRPr="0056135C">
        <w:rPr>
          <w:rFonts w:ascii="Palatino" w:hAnsi="Palatino"/>
          <w:b/>
          <w:noProof/>
          <w:sz w:val="20"/>
          <w:szCs w:val="20"/>
        </w:rPr>
        <w:t>2012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72</w:t>
      </w:r>
      <w:r w:rsidRPr="0056135C">
        <w:rPr>
          <w:rFonts w:ascii="Palatino" w:hAnsi="Palatino"/>
          <w:noProof/>
          <w:sz w:val="20"/>
          <w:szCs w:val="20"/>
        </w:rPr>
        <w:t>, 6163-6172.</w:t>
      </w:r>
    </w:p>
    <w:p w14:paraId="1DC970F0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23.</w:t>
      </w:r>
      <w:r w:rsidRPr="0056135C">
        <w:rPr>
          <w:rFonts w:ascii="Palatino" w:hAnsi="Palatino"/>
          <w:noProof/>
          <w:sz w:val="20"/>
          <w:szCs w:val="20"/>
        </w:rPr>
        <w:tab/>
        <w:t>Che, J.; Jiang, D.; Zheng, Y.; Zhu, B.; Zhang, P.; Lu, D.; Zhang, J.; Xiao, J.; Wang, J.; Gao, Y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Polymorphism in phd1 gene and risk of non-small cell lung cancer in a chinese populatio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Tumour Biol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5</w:t>
      </w:r>
      <w:r w:rsidRPr="0056135C">
        <w:rPr>
          <w:rFonts w:ascii="Palatino" w:hAnsi="Palatino"/>
          <w:noProof/>
          <w:sz w:val="20"/>
          <w:szCs w:val="20"/>
        </w:rPr>
        <w:t>, 8921-8925.</w:t>
      </w:r>
    </w:p>
    <w:p w14:paraId="4CF15B67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24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Zhu, J.; Luo, J.Z.; Li, C.B. Correlations of an insertion/deletion polymorphism (rs10680577) in the rert-lncrna with the susceptibility, clinicopathological features, and prognosis of lung cancer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Biochem Genet </w:t>
      </w:r>
      <w:r w:rsidRPr="0056135C">
        <w:rPr>
          <w:rFonts w:ascii="Palatino" w:hAnsi="Palatino"/>
          <w:b/>
          <w:noProof/>
          <w:sz w:val="20"/>
          <w:szCs w:val="20"/>
        </w:rPr>
        <w:t>2019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57</w:t>
      </w:r>
      <w:r w:rsidRPr="0056135C">
        <w:rPr>
          <w:rFonts w:ascii="Palatino" w:hAnsi="Palatino"/>
          <w:noProof/>
          <w:sz w:val="20"/>
          <w:szCs w:val="20"/>
        </w:rPr>
        <w:t>, 147-158.</w:t>
      </w:r>
    </w:p>
    <w:p w14:paraId="09E13EE4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25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Wang, J.; Zhang, J.; Zhou, C.; Chen, L.; Yu, Q. An insertion/deletion polymorphism within the proximal promoter of egln2 is associated with susceptibility for gastric cancer in the chinese populatio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Genet Test Mol Biomarkers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8</w:t>
      </w:r>
      <w:r w:rsidRPr="0056135C">
        <w:rPr>
          <w:rFonts w:ascii="Palatino" w:hAnsi="Palatino"/>
          <w:noProof/>
          <w:sz w:val="20"/>
          <w:szCs w:val="20"/>
        </w:rPr>
        <w:t>, 269-273.</w:t>
      </w:r>
    </w:p>
    <w:p w14:paraId="38DA5C01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26.</w:t>
      </w:r>
      <w:r w:rsidRPr="0056135C">
        <w:rPr>
          <w:rFonts w:ascii="Palatino" w:hAnsi="Palatino"/>
          <w:noProof/>
          <w:sz w:val="20"/>
          <w:szCs w:val="20"/>
        </w:rPr>
        <w:tab/>
        <w:t>Li, C.; Feng, L.; Niu, L.; Teng Li, T.; Zhang, B.; Wan, H.; Zhu, Z.; Liu, H.; Wang, K.; Fu, H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An insertion/deletion polymorphism within the promoter of egln2 is associated with susceptibility to colorectal cancer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Int J Biol Markers </w:t>
      </w:r>
      <w:r w:rsidRPr="0056135C">
        <w:rPr>
          <w:rFonts w:ascii="Palatino" w:hAnsi="Palatino"/>
          <w:b/>
          <w:noProof/>
          <w:sz w:val="20"/>
          <w:szCs w:val="20"/>
        </w:rPr>
        <w:t>2017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2</w:t>
      </w:r>
      <w:r w:rsidRPr="0056135C">
        <w:rPr>
          <w:rFonts w:ascii="Palatino" w:hAnsi="Palatino"/>
          <w:noProof/>
          <w:sz w:val="20"/>
          <w:szCs w:val="20"/>
        </w:rPr>
        <w:t>, e274-e277.</w:t>
      </w:r>
    </w:p>
    <w:p w14:paraId="1EA8E81A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27.</w:t>
      </w:r>
      <w:r w:rsidRPr="0056135C">
        <w:rPr>
          <w:rFonts w:ascii="Palatino" w:hAnsi="Palatino"/>
          <w:noProof/>
          <w:sz w:val="20"/>
          <w:szCs w:val="20"/>
        </w:rPr>
        <w:tab/>
        <w:t>Yang, C.; Zhuang, Z.; Fliedner, S.M.; Shankavaram, U.; Sun, M.G.; Bullova, P.; Zhu, R.; Elkahloun, A.G.; Kourlas, P.J.; Merino, M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Germ-line phd1 and phd2 mutations detected in patients with pheochromocytoma/paraganglioma-polycythemia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Mol Med (Berl) </w:t>
      </w:r>
      <w:r w:rsidRPr="0056135C">
        <w:rPr>
          <w:rFonts w:ascii="Palatino" w:hAnsi="Palatino"/>
          <w:b/>
          <w:noProof/>
          <w:sz w:val="20"/>
          <w:szCs w:val="20"/>
        </w:rPr>
        <w:t>2015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3</w:t>
      </w:r>
      <w:r w:rsidRPr="0056135C">
        <w:rPr>
          <w:rFonts w:ascii="Palatino" w:hAnsi="Palatino"/>
          <w:noProof/>
          <w:sz w:val="20"/>
          <w:szCs w:val="20"/>
        </w:rPr>
        <w:t>, 93-104.</w:t>
      </w:r>
    </w:p>
    <w:p w14:paraId="70E9A927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28.</w:t>
      </w:r>
      <w:r w:rsidRPr="0056135C">
        <w:rPr>
          <w:rFonts w:ascii="Palatino" w:hAnsi="Palatino"/>
          <w:noProof/>
          <w:sz w:val="20"/>
          <w:szCs w:val="20"/>
        </w:rPr>
        <w:tab/>
        <w:t>Xiang, K.; Ouzhuluobu; Peng, Y.; Yang, Z.; Zhang, X.; Cui, C.; Zhang, H.; Li, M.; Zhang, Y.; Bianba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Identification of a tibetan-specific mutation in the hypoxic gene egln1 and its contribution to high-altitude adaptatio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Mol Biol Evol </w:t>
      </w:r>
      <w:r w:rsidRPr="0056135C">
        <w:rPr>
          <w:rFonts w:ascii="Palatino" w:hAnsi="Palatino"/>
          <w:b/>
          <w:noProof/>
          <w:sz w:val="20"/>
          <w:szCs w:val="20"/>
        </w:rPr>
        <w:t>2013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0</w:t>
      </w:r>
      <w:r w:rsidRPr="0056135C">
        <w:rPr>
          <w:rFonts w:ascii="Palatino" w:hAnsi="Palatino"/>
          <w:noProof/>
          <w:sz w:val="20"/>
          <w:szCs w:val="20"/>
        </w:rPr>
        <w:t>, 1889-1898.</w:t>
      </w:r>
    </w:p>
    <w:p w14:paraId="2FD80534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29.</w:t>
      </w:r>
      <w:r w:rsidRPr="0056135C">
        <w:rPr>
          <w:rFonts w:ascii="Palatino" w:hAnsi="Palatino"/>
          <w:noProof/>
          <w:sz w:val="20"/>
          <w:szCs w:val="20"/>
        </w:rPr>
        <w:tab/>
        <w:t>Ladroue, C.; Hoogewijs, D.; Gad, S.; Carcenac, R.; Storti, F.; Barrois, M.; Gimenez-Roqueplo, A.P.; Leporrier, M.; Casadevall, N.; Hermine, O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Distinct deregulation of the hypoxia inducible factor by phd2 mutants identified in germline DNA of patients with polycythemia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aematologica </w:t>
      </w:r>
      <w:r w:rsidRPr="0056135C">
        <w:rPr>
          <w:rFonts w:ascii="Palatino" w:hAnsi="Palatino"/>
          <w:b/>
          <w:noProof/>
          <w:sz w:val="20"/>
          <w:szCs w:val="20"/>
        </w:rPr>
        <w:t>2012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7</w:t>
      </w:r>
      <w:r w:rsidRPr="0056135C">
        <w:rPr>
          <w:rFonts w:ascii="Palatino" w:hAnsi="Palatino"/>
          <w:noProof/>
          <w:sz w:val="20"/>
          <w:szCs w:val="20"/>
        </w:rPr>
        <w:t>, 9-14.</w:t>
      </w:r>
    </w:p>
    <w:p w14:paraId="74B0EFD0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30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Albiero, E.; Ruggeri, M.; Fortuna, S.; Bernardi, M.; Finotto, S.; Madeo, D.; Rodeghiero, F. Analysis of the oxygen sensing pathway genes in familial chronic myeloproliferative neoplasms and identification of a novel egln1 germ-line mutatio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Br J Haematol </w:t>
      </w:r>
      <w:r w:rsidRPr="0056135C">
        <w:rPr>
          <w:rFonts w:ascii="Palatino" w:hAnsi="Palatino"/>
          <w:b/>
          <w:noProof/>
          <w:sz w:val="20"/>
          <w:szCs w:val="20"/>
        </w:rPr>
        <w:t>2011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53</w:t>
      </w:r>
      <w:r w:rsidRPr="0056135C">
        <w:rPr>
          <w:rFonts w:ascii="Palatino" w:hAnsi="Palatino"/>
          <w:noProof/>
          <w:sz w:val="20"/>
          <w:szCs w:val="20"/>
        </w:rPr>
        <w:t>, 405-408.</w:t>
      </w:r>
    </w:p>
    <w:p w14:paraId="4A343057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31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Al-Sheikh, M.; Moradkhani, K.; Lopez, M.; Wajcman, H.; Prehu, C. Disturbance in the hif-1alpha pathway associated with erythrocytosis: Further evidences brought by frameshift and nonsense mutations in the prolyl hydroxylase domain protein 2 (phd2) gen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Blood Cells Mol Dis </w:t>
      </w:r>
      <w:r w:rsidRPr="0056135C">
        <w:rPr>
          <w:rFonts w:ascii="Palatino" w:hAnsi="Palatino"/>
          <w:b/>
          <w:noProof/>
          <w:sz w:val="20"/>
          <w:szCs w:val="20"/>
        </w:rPr>
        <w:t>200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40</w:t>
      </w:r>
      <w:r w:rsidRPr="0056135C">
        <w:rPr>
          <w:rFonts w:ascii="Palatino" w:hAnsi="Palatino"/>
          <w:noProof/>
          <w:sz w:val="20"/>
          <w:szCs w:val="20"/>
        </w:rPr>
        <w:t>, 160-165.</w:t>
      </w:r>
    </w:p>
    <w:p w14:paraId="5EB46C3A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32.</w:t>
      </w:r>
      <w:r w:rsidRPr="0056135C">
        <w:rPr>
          <w:rFonts w:ascii="Palatino" w:hAnsi="Palatino"/>
          <w:noProof/>
          <w:sz w:val="20"/>
          <w:szCs w:val="20"/>
        </w:rPr>
        <w:tab/>
        <w:t>Bento, C.; Percy, M.J.; Gardie, B.; Maia, T.M.; van Wijk, R.; Perrotta, S.; Della Ragione, F.; Almeida, H.; Rossi, C.; Girodon, F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Genetic basis of congenital erythrocytosis: Mutation update and online database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utat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5</w:t>
      </w:r>
      <w:r w:rsidRPr="0056135C">
        <w:rPr>
          <w:rFonts w:ascii="Palatino" w:hAnsi="Palatino"/>
          <w:noProof/>
          <w:sz w:val="20"/>
          <w:szCs w:val="20"/>
        </w:rPr>
        <w:t>, 15-26.</w:t>
      </w:r>
    </w:p>
    <w:p w14:paraId="17BD5E23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33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Welander, J.; Andreasson, A.; Juhlin, C.C.; Wiseman, R.W.; Backdahl, M.; Hoog, A.; Larsson, C.; Gimm, O.; Soderkvist, P. Rare germline mutations identified by targeted next-generation sequencing of susceptibility genes in pheochromocytoma and paraganglioma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Clin Endocrinol Metab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9</w:t>
      </w:r>
      <w:r w:rsidRPr="0056135C">
        <w:rPr>
          <w:rFonts w:ascii="Palatino" w:hAnsi="Palatino"/>
          <w:noProof/>
          <w:sz w:val="20"/>
          <w:szCs w:val="20"/>
        </w:rPr>
        <w:t>, E1352-1360.</w:t>
      </w:r>
    </w:p>
    <w:p w14:paraId="2EDEDE5F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34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Jang, J.H.; Seo, J.Y.; Jang, J.; Jung, C.W.; Lee, K.O.; Kim, S.H.; Kim, H.J. Hereditary gene mutations in korean patients with isolated erythrocytosi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Ann Hematol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3</w:t>
      </w:r>
      <w:r w:rsidRPr="0056135C">
        <w:rPr>
          <w:rFonts w:ascii="Palatino" w:hAnsi="Palatino"/>
          <w:noProof/>
          <w:sz w:val="20"/>
          <w:szCs w:val="20"/>
        </w:rPr>
        <w:t>, 931-935.</w:t>
      </w:r>
    </w:p>
    <w:p w14:paraId="7778F68E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35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Percy, M.J.; Zhao, Q.; Flores, A.; Harrison, C.; Lappin, T.R.; Maxwell, P.H.; McMullin, M.F.; Lee, F.S. A family with erythrocytosis establishes a role for prolyl hydroxylase domain protein 2 in oxygen homeostasi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Proc Natl Acad Sci U S A </w:t>
      </w:r>
      <w:r w:rsidRPr="0056135C">
        <w:rPr>
          <w:rFonts w:ascii="Palatino" w:hAnsi="Palatino"/>
          <w:b/>
          <w:noProof/>
          <w:sz w:val="20"/>
          <w:szCs w:val="20"/>
        </w:rPr>
        <w:t>2006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03</w:t>
      </w:r>
      <w:r w:rsidRPr="0056135C">
        <w:rPr>
          <w:rFonts w:ascii="Palatino" w:hAnsi="Palatino"/>
          <w:noProof/>
          <w:sz w:val="20"/>
          <w:szCs w:val="20"/>
        </w:rPr>
        <w:t>, 654-659.</w:t>
      </w:r>
    </w:p>
    <w:p w14:paraId="68CFC86A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36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Talbot, N.P.; Smith, T.G.; Balanos, G.M.; Dorrington, K.L.; Maxwell, P.H.; Robbins, P.A. Cardiopulmonary phenotype associated with human phd2 mutatio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Physiol Rep </w:t>
      </w:r>
      <w:r w:rsidRPr="0056135C">
        <w:rPr>
          <w:rFonts w:ascii="Palatino" w:hAnsi="Palatino"/>
          <w:b/>
          <w:noProof/>
          <w:sz w:val="20"/>
          <w:szCs w:val="20"/>
        </w:rPr>
        <w:t>2017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5</w:t>
      </w:r>
      <w:r w:rsidRPr="0056135C">
        <w:rPr>
          <w:rFonts w:ascii="Palatino" w:hAnsi="Palatino"/>
          <w:noProof/>
          <w:sz w:val="20"/>
          <w:szCs w:val="20"/>
        </w:rPr>
        <w:t>.</w:t>
      </w:r>
    </w:p>
    <w:p w14:paraId="55987C8F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37.</w:t>
      </w:r>
      <w:r w:rsidRPr="0056135C">
        <w:rPr>
          <w:rFonts w:ascii="Palatino" w:hAnsi="Palatino"/>
          <w:noProof/>
          <w:sz w:val="20"/>
          <w:szCs w:val="20"/>
        </w:rPr>
        <w:tab/>
        <w:t>Bento, C.; Almeida, H.; Maia, T.M.; Relvas, L.; Oliveira, A.C.; Rossi, C.; Girodon, F.; Fernandez-Lago, C.; Aguado-Diaz, A.; Fraga, C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Molecular study of congenital erythrocytosis in 70 unrelated patients revealed a potential causal mutation in less than half of the cases (where is/are the missing gene(s)?)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Eur J Haematol </w:t>
      </w:r>
      <w:r w:rsidRPr="0056135C">
        <w:rPr>
          <w:rFonts w:ascii="Palatino" w:hAnsi="Palatino"/>
          <w:b/>
          <w:noProof/>
          <w:sz w:val="20"/>
          <w:szCs w:val="20"/>
        </w:rPr>
        <w:t>2013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1</w:t>
      </w:r>
      <w:r w:rsidRPr="0056135C">
        <w:rPr>
          <w:rFonts w:ascii="Palatino" w:hAnsi="Palatino"/>
          <w:noProof/>
          <w:sz w:val="20"/>
          <w:szCs w:val="20"/>
        </w:rPr>
        <w:t>, 361-368.</w:t>
      </w:r>
    </w:p>
    <w:p w14:paraId="2837FF6C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38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Wilson, R.; Syed, N.; Shah, P. Erythrocytosis due to phd2 mutations: A review of clinical presentation, diagnosis, and genetic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Case Rep Hematol </w:t>
      </w:r>
      <w:r w:rsidRPr="0056135C">
        <w:rPr>
          <w:rFonts w:ascii="Palatino" w:hAnsi="Palatino"/>
          <w:b/>
          <w:noProof/>
          <w:sz w:val="20"/>
          <w:szCs w:val="20"/>
        </w:rPr>
        <w:t>2016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016</w:t>
      </w:r>
      <w:r w:rsidRPr="0056135C">
        <w:rPr>
          <w:rFonts w:ascii="Palatino" w:hAnsi="Palatino"/>
          <w:noProof/>
          <w:sz w:val="20"/>
          <w:szCs w:val="20"/>
        </w:rPr>
        <w:t>, 6373706.</w:t>
      </w:r>
    </w:p>
    <w:p w14:paraId="0911A46C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39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Percy, M.J.; Furlow, P.W.; Beer, P.A.; Lappin, T.R.; McMullin, M.F.; Lee, F.S. A novel erythrocytosis-associated phd2 mutation suggests the location of a hif binding groov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Blood </w:t>
      </w:r>
      <w:r w:rsidRPr="0056135C">
        <w:rPr>
          <w:rFonts w:ascii="Palatino" w:hAnsi="Palatino"/>
          <w:b/>
          <w:noProof/>
          <w:sz w:val="20"/>
          <w:szCs w:val="20"/>
        </w:rPr>
        <w:t>2007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10</w:t>
      </w:r>
      <w:r w:rsidRPr="0056135C">
        <w:rPr>
          <w:rFonts w:ascii="Palatino" w:hAnsi="Palatino"/>
          <w:noProof/>
          <w:sz w:val="20"/>
          <w:szCs w:val="20"/>
        </w:rPr>
        <w:t>, 2193-2196.</w:t>
      </w:r>
    </w:p>
    <w:p w14:paraId="34A3C2B5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lastRenderedPageBreak/>
        <w:t>40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Ladroue, C.; Carcenac, R.; Leporrier, M.; Gad, S.; Le Hello, C.; Galateau-Salle, F.; Feunteun, J.; Pouyssegur, J.; Richard, S.; Gardie, B. Phd2 mutation and congenital erythrocytosis with paraganglioma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 Engl J Med </w:t>
      </w:r>
      <w:r w:rsidRPr="0056135C">
        <w:rPr>
          <w:rFonts w:ascii="Palatino" w:hAnsi="Palatino"/>
          <w:b/>
          <w:noProof/>
          <w:sz w:val="20"/>
          <w:szCs w:val="20"/>
        </w:rPr>
        <w:t>200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59</w:t>
      </w:r>
      <w:r w:rsidRPr="0056135C">
        <w:rPr>
          <w:rFonts w:ascii="Palatino" w:hAnsi="Palatino"/>
          <w:noProof/>
          <w:sz w:val="20"/>
          <w:szCs w:val="20"/>
        </w:rPr>
        <w:t>, 2685-2692.</w:t>
      </w:r>
    </w:p>
    <w:p w14:paraId="1F5260DB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41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Albiero, E.; Ruggeri, M.; Fortuna, S.; Finotto, S.; Bernardi, M.; Madeo, D.; Rodeghiero, F. Isolated erythrocytosis: Study of 67 patients and identification of three novel germ-line mutations in the prolyl hydroxylase domain protein 2 (phd2) gen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aematologica </w:t>
      </w:r>
      <w:r w:rsidRPr="0056135C">
        <w:rPr>
          <w:rFonts w:ascii="Palatino" w:hAnsi="Palatino"/>
          <w:b/>
          <w:noProof/>
          <w:sz w:val="20"/>
          <w:szCs w:val="20"/>
        </w:rPr>
        <w:t>2012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7</w:t>
      </w:r>
      <w:r w:rsidRPr="0056135C">
        <w:rPr>
          <w:rFonts w:ascii="Palatino" w:hAnsi="Palatino"/>
          <w:noProof/>
          <w:sz w:val="20"/>
          <w:szCs w:val="20"/>
        </w:rPr>
        <w:t>, 123-127.</w:t>
      </w:r>
    </w:p>
    <w:p w14:paraId="2478391B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42.</w:t>
      </w:r>
      <w:r w:rsidRPr="0056135C">
        <w:rPr>
          <w:rFonts w:ascii="Palatino" w:hAnsi="Palatino"/>
          <w:noProof/>
          <w:sz w:val="20"/>
          <w:szCs w:val="20"/>
        </w:rPr>
        <w:tab/>
        <w:t>Zou, Y.; Donkervoort, S.; Salo, A.M.; Foley, A.R.; Barnes, A.M.; Hu, Y.; Makareeva, E.; Leach, M.E.; Mohassel, P.; Dastgir, J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P4ha1 mutations cause a unique congenital disorder of connective tissue involving tendon, bone, muscle and the ey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ol Genet </w:t>
      </w:r>
      <w:r w:rsidRPr="0056135C">
        <w:rPr>
          <w:rFonts w:ascii="Palatino" w:hAnsi="Palatino"/>
          <w:b/>
          <w:noProof/>
          <w:sz w:val="20"/>
          <w:szCs w:val="20"/>
        </w:rPr>
        <w:t>2017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6</w:t>
      </w:r>
      <w:r w:rsidRPr="0056135C">
        <w:rPr>
          <w:rFonts w:ascii="Palatino" w:hAnsi="Palatino"/>
          <w:noProof/>
          <w:sz w:val="20"/>
          <w:szCs w:val="20"/>
        </w:rPr>
        <w:t>, 2207-2217.</w:t>
      </w:r>
    </w:p>
    <w:p w14:paraId="13E059EE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43.</w:t>
      </w:r>
      <w:r w:rsidRPr="0056135C">
        <w:rPr>
          <w:rFonts w:ascii="Palatino" w:hAnsi="Palatino"/>
          <w:noProof/>
          <w:sz w:val="20"/>
          <w:szCs w:val="20"/>
        </w:rPr>
        <w:tab/>
        <w:t>Guo, H.; Tong, P.; Liu, Y.; Xia, L.; Wang, T.; Tian, Q.; Li, Y.; Hu, Y.; Zheng, Y.; Jin, X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Mutations of p4ha2 encoding prolyl 4-hydroxylase 2 are associated with nonsyndromic high myopia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Genet Med </w:t>
      </w:r>
      <w:r w:rsidRPr="0056135C">
        <w:rPr>
          <w:rFonts w:ascii="Palatino" w:hAnsi="Palatino"/>
          <w:b/>
          <w:noProof/>
          <w:sz w:val="20"/>
          <w:szCs w:val="20"/>
        </w:rPr>
        <w:t>2015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7</w:t>
      </w:r>
      <w:r w:rsidRPr="0056135C">
        <w:rPr>
          <w:rFonts w:ascii="Palatino" w:hAnsi="Palatino"/>
          <w:noProof/>
          <w:sz w:val="20"/>
          <w:szCs w:val="20"/>
        </w:rPr>
        <w:t>, 300-306.</w:t>
      </w:r>
    </w:p>
    <w:p w14:paraId="412723F3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44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Jansen, G.A.; Hogenhout, E.M.; Ferdinandusse, S.; Waterham, H.R.; Ofman, R.; Jakobs, C.; Skjeldal, O.H.; Wanders, R.J. Human phytanoyl-coa hydroxylase: Resolution of the gene structure and the molecular basis of refsum's diseas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ol Genet </w:t>
      </w:r>
      <w:r w:rsidRPr="0056135C">
        <w:rPr>
          <w:rFonts w:ascii="Palatino" w:hAnsi="Palatino"/>
          <w:b/>
          <w:noProof/>
          <w:sz w:val="20"/>
          <w:szCs w:val="20"/>
        </w:rPr>
        <w:t>2000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</w:t>
      </w:r>
      <w:r w:rsidRPr="0056135C">
        <w:rPr>
          <w:rFonts w:ascii="Palatino" w:hAnsi="Palatino"/>
          <w:noProof/>
          <w:sz w:val="20"/>
          <w:szCs w:val="20"/>
        </w:rPr>
        <w:t>, 1195-1200.</w:t>
      </w:r>
    </w:p>
    <w:p w14:paraId="1D45F383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45.</w:t>
      </w:r>
      <w:r w:rsidRPr="0056135C">
        <w:rPr>
          <w:rFonts w:ascii="Palatino" w:hAnsi="Palatino"/>
          <w:noProof/>
          <w:sz w:val="20"/>
          <w:szCs w:val="20"/>
        </w:rPr>
        <w:tab/>
        <w:t>Jansen, G.A.; Ofman, R.; Ferdinandusse, S.; Ijlst, L.; Muijsers, A.O.; Skjeldal, O.H.; Stokke, O.; Jakobs, C.; Besley, G.T.; Wraith, J.E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Refsum disease is caused by mutations in the phytanoyl-coa hydroxylase gen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at Genet </w:t>
      </w:r>
      <w:r w:rsidRPr="0056135C">
        <w:rPr>
          <w:rFonts w:ascii="Palatino" w:hAnsi="Palatino"/>
          <w:b/>
          <w:noProof/>
          <w:sz w:val="20"/>
          <w:szCs w:val="20"/>
        </w:rPr>
        <w:t>1997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7</w:t>
      </w:r>
      <w:r w:rsidRPr="0056135C">
        <w:rPr>
          <w:rFonts w:ascii="Palatino" w:hAnsi="Palatino"/>
          <w:noProof/>
          <w:sz w:val="20"/>
          <w:szCs w:val="20"/>
        </w:rPr>
        <w:t>, 190-193.</w:t>
      </w:r>
    </w:p>
    <w:p w14:paraId="2ABBC85D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46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Aylward, A.; Cai, Y.; Lee, A.; Blue, E.; Rabinowitz, D.; Haddad, J., Jr.; University of Washington Center for Mendelian, G. Using whole exome sequencing to identify candidate genes with rare variants in nonsyndromic cleft lip and palat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Genet Epidemiol </w:t>
      </w:r>
      <w:r w:rsidRPr="0056135C">
        <w:rPr>
          <w:rFonts w:ascii="Palatino" w:hAnsi="Palatino"/>
          <w:b/>
          <w:noProof/>
          <w:sz w:val="20"/>
          <w:szCs w:val="20"/>
        </w:rPr>
        <w:t>2016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40</w:t>
      </w:r>
      <w:r w:rsidRPr="0056135C">
        <w:rPr>
          <w:rFonts w:ascii="Palatino" w:hAnsi="Palatino"/>
          <w:noProof/>
          <w:sz w:val="20"/>
          <w:szCs w:val="20"/>
        </w:rPr>
        <w:t>, 432-441.</w:t>
      </w:r>
    </w:p>
    <w:p w14:paraId="282C6012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47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Jansen, G.A.; Waterham, H.R.; Wanders, R.J. Molecular basis of refsum disease: Sequence variations in phytanoyl-coa hydroxylase (phyh) and the pts2 receptor (pex7)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utat </w:t>
      </w:r>
      <w:r w:rsidRPr="0056135C">
        <w:rPr>
          <w:rFonts w:ascii="Palatino" w:hAnsi="Palatino"/>
          <w:b/>
          <w:noProof/>
          <w:sz w:val="20"/>
          <w:szCs w:val="20"/>
        </w:rPr>
        <w:t>200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3</w:t>
      </w:r>
      <w:r w:rsidRPr="0056135C">
        <w:rPr>
          <w:rFonts w:ascii="Palatino" w:hAnsi="Palatino"/>
          <w:noProof/>
          <w:sz w:val="20"/>
          <w:szCs w:val="20"/>
        </w:rPr>
        <w:t>, 209-218.</w:t>
      </w:r>
    </w:p>
    <w:p w14:paraId="21D46D23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48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Chahal, A.; Khan, M.; Pai, S.G.; Barbosa, E.; Singh, I. Restoration of phytanic acid oxidation in refsum disease fibroblasts from patients with mutations in the phytanoyl-coa hydroxylase gen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FEBS Lett </w:t>
      </w:r>
      <w:r w:rsidRPr="0056135C">
        <w:rPr>
          <w:rFonts w:ascii="Palatino" w:hAnsi="Palatino"/>
          <w:b/>
          <w:noProof/>
          <w:sz w:val="20"/>
          <w:szCs w:val="20"/>
        </w:rPr>
        <w:t>199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429</w:t>
      </w:r>
      <w:r w:rsidRPr="0056135C">
        <w:rPr>
          <w:rFonts w:ascii="Palatino" w:hAnsi="Palatino"/>
          <w:noProof/>
          <w:sz w:val="20"/>
          <w:szCs w:val="20"/>
        </w:rPr>
        <w:t>, 119-122.</w:t>
      </w:r>
    </w:p>
    <w:p w14:paraId="26031604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49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Jansen, G.A.; Ferdinandusse, S.; Skjeldal, O.H.; Stokke, O.; de Groot, C.J.; Jakobs, C.; Wanders, R.J. Molecular basis of refsum disease: Identification of new mutations in the phytanoyl-coa hydroxylase cdna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Inherit Metab Dis </w:t>
      </w:r>
      <w:r w:rsidRPr="0056135C">
        <w:rPr>
          <w:rFonts w:ascii="Palatino" w:hAnsi="Palatino"/>
          <w:b/>
          <w:noProof/>
          <w:sz w:val="20"/>
          <w:szCs w:val="20"/>
        </w:rPr>
        <w:t>199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1</w:t>
      </w:r>
      <w:r w:rsidRPr="0056135C">
        <w:rPr>
          <w:rFonts w:ascii="Palatino" w:hAnsi="Palatino"/>
          <w:noProof/>
          <w:sz w:val="20"/>
          <w:szCs w:val="20"/>
        </w:rPr>
        <w:t>, 288-291.</w:t>
      </w:r>
    </w:p>
    <w:p w14:paraId="5D3726DA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50.</w:t>
      </w:r>
      <w:r w:rsidRPr="0056135C">
        <w:rPr>
          <w:rFonts w:ascii="Palatino" w:hAnsi="Palatino"/>
          <w:noProof/>
          <w:sz w:val="20"/>
          <w:szCs w:val="20"/>
        </w:rPr>
        <w:tab/>
        <w:t>Zhao, L.; Wang, F.; Wang, H.; Li, Y.; Alexander, S.; Wang, K.; Willoughby, C.E.; Zaneveld, J.E.; Jiang, L.; Soens, Z.T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Next-generation sequencing-based molecular diagnosis of 82 retinitis pigmentosa probands from northern ireland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Genet </w:t>
      </w:r>
      <w:r w:rsidRPr="0056135C">
        <w:rPr>
          <w:rFonts w:ascii="Palatino" w:hAnsi="Palatino"/>
          <w:b/>
          <w:noProof/>
          <w:sz w:val="20"/>
          <w:szCs w:val="20"/>
        </w:rPr>
        <w:t>2015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34</w:t>
      </w:r>
      <w:r w:rsidRPr="0056135C">
        <w:rPr>
          <w:rFonts w:ascii="Palatino" w:hAnsi="Palatino"/>
          <w:noProof/>
          <w:sz w:val="20"/>
          <w:szCs w:val="20"/>
        </w:rPr>
        <w:t>, 217-230.</w:t>
      </w:r>
    </w:p>
    <w:p w14:paraId="5C469272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51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Mihalik, S.J.; Morrell, J.C.; Kim, D.; Sacksteder, K.A.; Watkins, P.A.; Gould, S.J. Identification of pahx, a refsum disease gen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at Genet </w:t>
      </w:r>
      <w:r w:rsidRPr="0056135C">
        <w:rPr>
          <w:rFonts w:ascii="Palatino" w:hAnsi="Palatino"/>
          <w:b/>
          <w:noProof/>
          <w:sz w:val="20"/>
          <w:szCs w:val="20"/>
        </w:rPr>
        <w:t>1997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7</w:t>
      </w:r>
      <w:r w:rsidRPr="0056135C">
        <w:rPr>
          <w:rFonts w:ascii="Palatino" w:hAnsi="Palatino"/>
          <w:noProof/>
          <w:sz w:val="20"/>
          <w:szCs w:val="20"/>
        </w:rPr>
        <w:t>, 185-189.</w:t>
      </w:r>
    </w:p>
    <w:p w14:paraId="632432F4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52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Kohlschutter, A.; Santer, R.; Lukacs, Z.; Altenburg, C.; Kemper, M.J.; Ruther, K. A child with night blindness: Preventing serious symptoms of refsum diseas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Child Neurol </w:t>
      </w:r>
      <w:r w:rsidRPr="0056135C">
        <w:rPr>
          <w:rFonts w:ascii="Palatino" w:hAnsi="Palatino"/>
          <w:b/>
          <w:noProof/>
          <w:sz w:val="20"/>
          <w:szCs w:val="20"/>
        </w:rPr>
        <w:t>2012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7</w:t>
      </w:r>
      <w:r w:rsidRPr="0056135C">
        <w:rPr>
          <w:rFonts w:ascii="Palatino" w:hAnsi="Palatino"/>
          <w:noProof/>
          <w:sz w:val="20"/>
          <w:szCs w:val="20"/>
        </w:rPr>
        <w:t>, 654-656.</w:t>
      </w:r>
    </w:p>
    <w:p w14:paraId="2C053763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53.</w:t>
      </w:r>
      <w:r w:rsidRPr="0056135C">
        <w:rPr>
          <w:rFonts w:ascii="Palatino" w:hAnsi="Palatino"/>
          <w:noProof/>
          <w:sz w:val="20"/>
          <w:szCs w:val="20"/>
        </w:rPr>
        <w:tab/>
        <w:t>Webb, E.L.; Rudd, M.F.; Sellick, G.S.; El Galta, R.; Bethke, L.; Wood, W.; Fletcher, O.; Penegar, S.; Withey, L.; Qureshi, M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Search for low penetrance alleles for colorectal cancer through a scan of 1467 non-synonymous snps in 2575 cases and 2707 controls with validation by kin-cohort analysis of 14 704 first-degree relative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ol Genet </w:t>
      </w:r>
      <w:r w:rsidRPr="0056135C">
        <w:rPr>
          <w:rFonts w:ascii="Palatino" w:hAnsi="Palatino"/>
          <w:b/>
          <w:noProof/>
          <w:sz w:val="20"/>
          <w:szCs w:val="20"/>
        </w:rPr>
        <w:t>2006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5</w:t>
      </w:r>
      <w:r w:rsidRPr="0056135C">
        <w:rPr>
          <w:rFonts w:ascii="Palatino" w:hAnsi="Palatino"/>
          <w:noProof/>
          <w:sz w:val="20"/>
          <w:szCs w:val="20"/>
        </w:rPr>
        <w:t>, 3263-3271.</w:t>
      </w:r>
    </w:p>
    <w:p w14:paraId="535D55F3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54.</w:t>
      </w:r>
      <w:r w:rsidRPr="0056135C">
        <w:rPr>
          <w:rFonts w:ascii="Palatino" w:hAnsi="Palatino"/>
          <w:noProof/>
          <w:sz w:val="20"/>
          <w:szCs w:val="20"/>
        </w:rPr>
        <w:tab/>
        <w:t>Ismael, O.; Shimada, A.; Hama, A.; Elshazley, M.; Muramatsu, H.; Goto, A.; Sakaguchi, H.; Tanaka, M.; Takahashi, Y.; Yinyan, X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De novo childhood myelodysplastic/myeloproliferative disease with unique molecular characteristic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Br J Haematol </w:t>
      </w:r>
      <w:r w:rsidRPr="0056135C">
        <w:rPr>
          <w:rFonts w:ascii="Palatino" w:hAnsi="Palatino"/>
          <w:b/>
          <w:noProof/>
          <w:sz w:val="20"/>
          <w:szCs w:val="20"/>
        </w:rPr>
        <w:t>2012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58</w:t>
      </w:r>
      <w:r w:rsidRPr="0056135C">
        <w:rPr>
          <w:rFonts w:ascii="Palatino" w:hAnsi="Palatino"/>
          <w:noProof/>
          <w:sz w:val="20"/>
          <w:szCs w:val="20"/>
        </w:rPr>
        <w:t>, 129-137.</w:t>
      </w:r>
    </w:p>
    <w:p w14:paraId="017D2F92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55.</w:t>
      </w:r>
      <w:r w:rsidRPr="0056135C">
        <w:rPr>
          <w:rFonts w:ascii="Palatino" w:hAnsi="Palatino"/>
          <w:noProof/>
          <w:sz w:val="20"/>
          <w:szCs w:val="20"/>
        </w:rPr>
        <w:tab/>
        <w:t>Nickerson, M.L.; Im, K.M.; Misner, K.J.; Tan, W.; Lou, H.; Gold, B.; Wells, D.W.; Bravo, H.C.; Fredrikson, K.M.; Harkins, T.T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Somatic alterations contributing to metastasis of a castration-resistant prostate cancer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utat </w:t>
      </w:r>
      <w:r w:rsidRPr="0056135C">
        <w:rPr>
          <w:rFonts w:ascii="Palatino" w:hAnsi="Palatino"/>
          <w:b/>
          <w:noProof/>
          <w:sz w:val="20"/>
          <w:szCs w:val="20"/>
        </w:rPr>
        <w:t>2013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4</w:t>
      </w:r>
      <w:r w:rsidRPr="0056135C">
        <w:rPr>
          <w:rFonts w:ascii="Palatino" w:hAnsi="Palatino"/>
          <w:noProof/>
          <w:sz w:val="20"/>
          <w:szCs w:val="20"/>
        </w:rPr>
        <w:t>, 1231-1241.</w:t>
      </w:r>
    </w:p>
    <w:p w14:paraId="073CBF26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56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Schaub, F.X.; Looser, R.; Li, S.; Hao-Shen, H.; Lehmann, T.; Tichelli, A.; Skoda, R.C. Clonal analysis of tet2 and jak2 mutations suggests that tet2 can be a late event in the progression of myeloproliferative neoplasm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Blood </w:t>
      </w:r>
      <w:r w:rsidRPr="0056135C">
        <w:rPr>
          <w:rFonts w:ascii="Palatino" w:hAnsi="Palatino"/>
          <w:b/>
          <w:noProof/>
          <w:sz w:val="20"/>
          <w:szCs w:val="20"/>
        </w:rPr>
        <w:t>2010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15</w:t>
      </w:r>
      <w:r w:rsidRPr="0056135C">
        <w:rPr>
          <w:rFonts w:ascii="Palatino" w:hAnsi="Palatino"/>
          <w:noProof/>
          <w:sz w:val="20"/>
          <w:szCs w:val="20"/>
        </w:rPr>
        <w:t>, 2003-2007.</w:t>
      </w:r>
    </w:p>
    <w:p w14:paraId="3D42E2D6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57.</w:t>
      </w:r>
      <w:r w:rsidRPr="0056135C">
        <w:rPr>
          <w:rFonts w:ascii="Palatino" w:hAnsi="Palatino"/>
          <w:noProof/>
          <w:sz w:val="20"/>
          <w:szCs w:val="20"/>
        </w:rPr>
        <w:tab/>
        <w:t>Beck, D.B.; Petracovici, A.; He, C.; Moore, H.W.; Louie, R.J.; Ansar, M.; Douzgou, S.; Sithambaram, S.; Cottrell, T.; Santos-Cortez, R.L.P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Delineation of a human mendelian disorder of the DNA demethylation machinery: Tet3 deficiency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Am J Hum Genet </w:t>
      </w:r>
      <w:r w:rsidRPr="0056135C">
        <w:rPr>
          <w:rFonts w:ascii="Palatino" w:hAnsi="Palatino"/>
          <w:b/>
          <w:noProof/>
          <w:sz w:val="20"/>
          <w:szCs w:val="20"/>
        </w:rPr>
        <w:t>2020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06</w:t>
      </w:r>
      <w:r w:rsidRPr="0056135C">
        <w:rPr>
          <w:rFonts w:ascii="Palatino" w:hAnsi="Palatino"/>
          <w:noProof/>
          <w:sz w:val="20"/>
          <w:szCs w:val="20"/>
        </w:rPr>
        <w:t>, 234-245.</w:t>
      </w:r>
    </w:p>
    <w:p w14:paraId="6B8805FF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58.</w:t>
      </w:r>
      <w:r w:rsidRPr="0056135C">
        <w:rPr>
          <w:rFonts w:ascii="Palatino" w:hAnsi="Palatino"/>
          <w:noProof/>
          <w:sz w:val="20"/>
          <w:szCs w:val="20"/>
        </w:rPr>
        <w:tab/>
        <w:t>Caglayan, A.O.; Tuysuz, B.; Coskun, S.; Quon, J.; Harmanci, A.S.; Baranoski, J.F.; Baran, B.; Erson-Omay, E.Z.; Henegariu, O.; Mane, S.M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A patient with a novel homozygous missense mutation in fto and concomitant nonsense mutation in cetp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Hum Genet </w:t>
      </w:r>
      <w:r w:rsidRPr="0056135C">
        <w:rPr>
          <w:rFonts w:ascii="Palatino" w:hAnsi="Palatino"/>
          <w:b/>
          <w:noProof/>
          <w:sz w:val="20"/>
          <w:szCs w:val="20"/>
        </w:rPr>
        <w:t>2016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61</w:t>
      </w:r>
      <w:r w:rsidRPr="0056135C">
        <w:rPr>
          <w:rFonts w:ascii="Palatino" w:hAnsi="Palatino"/>
          <w:noProof/>
          <w:sz w:val="20"/>
          <w:szCs w:val="20"/>
        </w:rPr>
        <w:t>, 395-403.</w:t>
      </w:r>
    </w:p>
    <w:p w14:paraId="500D6933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lastRenderedPageBreak/>
        <w:t>59.</w:t>
      </w:r>
      <w:r w:rsidRPr="0056135C">
        <w:rPr>
          <w:rFonts w:ascii="Palatino" w:hAnsi="Palatino"/>
          <w:noProof/>
          <w:sz w:val="20"/>
          <w:szCs w:val="20"/>
        </w:rPr>
        <w:tab/>
        <w:t>Daoud, H.; Zhang, D.; McMurray, F.; Yu, A.; Luco, S.M.; Vanstone, J.; Jarinova, O.; Carson, N.; Wickens, J.; Shishodia, S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Identification of a pathogenic fto mutation by next-generation sequencing in a newborn with growth retardation and developmental delay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Med Genet </w:t>
      </w:r>
      <w:r w:rsidRPr="0056135C">
        <w:rPr>
          <w:rFonts w:ascii="Palatino" w:hAnsi="Palatino"/>
          <w:b/>
          <w:noProof/>
          <w:sz w:val="20"/>
          <w:szCs w:val="20"/>
        </w:rPr>
        <w:t>2016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53</w:t>
      </w:r>
      <w:r w:rsidRPr="0056135C">
        <w:rPr>
          <w:rFonts w:ascii="Palatino" w:hAnsi="Palatino"/>
          <w:noProof/>
          <w:sz w:val="20"/>
          <w:szCs w:val="20"/>
        </w:rPr>
        <w:t>, 200-207.</w:t>
      </w:r>
    </w:p>
    <w:p w14:paraId="2A0F32F1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60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Rohena, L.; Lawson, M.; Guzman, E.; Ganapathi, M.; Cho, M.T.; Haverfield, E.; Anyane-Yeboa, K. Fto variant associated with malformation syndrom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Am J Med Genet A </w:t>
      </w:r>
      <w:r w:rsidRPr="0056135C">
        <w:rPr>
          <w:rFonts w:ascii="Palatino" w:hAnsi="Palatino"/>
          <w:b/>
          <w:noProof/>
          <w:sz w:val="20"/>
          <w:szCs w:val="20"/>
        </w:rPr>
        <w:t>2016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70A</w:t>
      </w:r>
      <w:r w:rsidRPr="0056135C">
        <w:rPr>
          <w:rFonts w:ascii="Palatino" w:hAnsi="Palatino"/>
          <w:noProof/>
          <w:sz w:val="20"/>
          <w:szCs w:val="20"/>
        </w:rPr>
        <w:t>, 1023-1028.</w:t>
      </w:r>
    </w:p>
    <w:p w14:paraId="07DD0B99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61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Song, Y.; You, N.C.; Hsu, Y.H.; Howard, B.V.; Langer, R.D.; Manson, J.E.; Nathan, L.; Niu, T.; L, F.T.; Liu, S. Fto polymorphisms are associated with obesity but not diabetes risk in postmenopausal wome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Obesity (Silver Spring) </w:t>
      </w:r>
      <w:r w:rsidRPr="0056135C">
        <w:rPr>
          <w:rFonts w:ascii="Palatino" w:hAnsi="Palatino"/>
          <w:b/>
          <w:noProof/>
          <w:sz w:val="20"/>
          <w:szCs w:val="20"/>
        </w:rPr>
        <w:t>200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6</w:t>
      </w:r>
      <w:r w:rsidRPr="0056135C">
        <w:rPr>
          <w:rFonts w:ascii="Palatino" w:hAnsi="Palatino"/>
          <w:noProof/>
          <w:sz w:val="20"/>
          <w:szCs w:val="20"/>
        </w:rPr>
        <w:t>, 2472-2480.</w:t>
      </w:r>
    </w:p>
    <w:p w14:paraId="5B0D6E9C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62.</w:t>
      </w:r>
      <w:r w:rsidRPr="0056135C">
        <w:rPr>
          <w:rFonts w:ascii="Palatino" w:hAnsi="Palatino"/>
          <w:noProof/>
          <w:sz w:val="20"/>
          <w:szCs w:val="20"/>
        </w:rPr>
        <w:tab/>
        <w:t>Frayling, T.M.; Timpson, N.J.; Weedon, M.N.; Zeggini, E.; Freathy, R.M.; Lindgren, C.M.; Perry, J.R.; Elliott, K.S.; Lango, H.; Rayner, N.W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A common variant in the fto gene is associated with body mass index and predisposes to childhood and adult obesity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Science </w:t>
      </w:r>
      <w:r w:rsidRPr="0056135C">
        <w:rPr>
          <w:rFonts w:ascii="Palatino" w:hAnsi="Palatino"/>
          <w:b/>
          <w:noProof/>
          <w:sz w:val="20"/>
          <w:szCs w:val="20"/>
        </w:rPr>
        <w:t>2007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16</w:t>
      </w:r>
      <w:r w:rsidRPr="0056135C">
        <w:rPr>
          <w:rFonts w:ascii="Palatino" w:hAnsi="Palatino"/>
          <w:noProof/>
          <w:sz w:val="20"/>
          <w:szCs w:val="20"/>
        </w:rPr>
        <w:t>, 889-894.</w:t>
      </w:r>
    </w:p>
    <w:p w14:paraId="1F74448B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63.</w:t>
      </w:r>
      <w:r w:rsidRPr="0056135C">
        <w:rPr>
          <w:rFonts w:ascii="Palatino" w:hAnsi="Palatino"/>
          <w:noProof/>
          <w:sz w:val="20"/>
          <w:szCs w:val="20"/>
        </w:rPr>
        <w:tab/>
        <w:t>Yang, J.; Loos, R.J.; Powell, J.E.; Medland, S.E.; Speliotes, E.K.; Chasman, D.I.; Rose, L.M.; Thorleifsson, G.; Steinthorsdottir, V.; Magi, R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Fto genotype is associated with phenotypic variability of body mass index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ature </w:t>
      </w:r>
      <w:r w:rsidRPr="0056135C">
        <w:rPr>
          <w:rFonts w:ascii="Palatino" w:hAnsi="Palatino"/>
          <w:b/>
          <w:noProof/>
          <w:sz w:val="20"/>
          <w:szCs w:val="20"/>
        </w:rPr>
        <w:t>2012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490</w:t>
      </w:r>
      <w:r w:rsidRPr="0056135C">
        <w:rPr>
          <w:rFonts w:ascii="Palatino" w:hAnsi="Palatino"/>
          <w:noProof/>
          <w:sz w:val="20"/>
          <w:szCs w:val="20"/>
        </w:rPr>
        <w:t>, 267-272.</w:t>
      </w:r>
    </w:p>
    <w:p w14:paraId="30D09451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64.</w:t>
      </w:r>
      <w:r w:rsidRPr="0056135C">
        <w:rPr>
          <w:rFonts w:ascii="Palatino" w:hAnsi="Palatino"/>
          <w:noProof/>
          <w:sz w:val="20"/>
          <w:szCs w:val="20"/>
        </w:rPr>
        <w:tab/>
        <w:t>Hotta, K.; Kitamoto, T.; Kitamoto, A.; Mizusawa, S.; Matsuo, T.; Nakata, Y.; Kamohara, S.; Miyatake, N.; Kotani, K.; Komatsu, R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Association of variations in the fto, scg3 and mtmr9 genes with metabolic syndrome in a japanese populatio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Hum Genet </w:t>
      </w:r>
      <w:r w:rsidRPr="0056135C">
        <w:rPr>
          <w:rFonts w:ascii="Palatino" w:hAnsi="Palatino"/>
          <w:b/>
          <w:noProof/>
          <w:sz w:val="20"/>
          <w:szCs w:val="20"/>
        </w:rPr>
        <w:t>2011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56</w:t>
      </w:r>
      <w:r w:rsidRPr="0056135C">
        <w:rPr>
          <w:rFonts w:ascii="Palatino" w:hAnsi="Palatino"/>
          <w:noProof/>
          <w:sz w:val="20"/>
          <w:szCs w:val="20"/>
        </w:rPr>
        <w:t>, 647-651.</w:t>
      </w:r>
    </w:p>
    <w:p w14:paraId="6EB8EDE4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65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Hojati, Z.; Soleimanpour, E.; Javadirad, S.M.; Nasr-Esfahani, M.H. Identification of two novel mutations in kdm3a regulatory gene in iranian infertile male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Iran Biomed J </w:t>
      </w:r>
      <w:r w:rsidRPr="0056135C">
        <w:rPr>
          <w:rFonts w:ascii="Palatino" w:hAnsi="Palatino"/>
          <w:b/>
          <w:noProof/>
          <w:sz w:val="20"/>
          <w:szCs w:val="20"/>
        </w:rPr>
        <w:t>2019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3</w:t>
      </w:r>
      <w:r w:rsidRPr="0056135C">
        <w:rPr>
          <w:rFonts w:ascii="Palatino" w:hAnsi="Palatino"/>
          <w:noProof/>
          <w:sz w:val="20"/>
          <w:szCs w:val="20"/>
        </w:rPr>
        <w:t>, 220-227.</w:t>
      </w:r>
    </w:p>
    <w:p w14:paraId="1884232C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66.</w:t>
      </w:r>
      <w:r w:rsidRPr="0056135C">
        <w:rPr>
          <w:rFonts w:ascii="Palatino" w:hAnsi="Palatino"/>
          <w:noProof/>
          <w:sz w:val="20"/>
          <w:szCs w:val="20"/>
        </w:rPr>
        <w:tab/>
        <w:t>Guipponi, M.; Santoni, F.A.; Setola, V.; Gehrig, C.; Rotharmel, M.; Cuenca, M.; Guillin, O.; Dikeos, D.; Georgantopoulos, G.; Papadimitriou, G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Exome sequencing in 53 sporadic cases of schizophrenia identifies 18 putative candidate gene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PLoS One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</w:t>
      </w:r>
      <w:r w:rsidRPr="0056135C">
        <w:rPr>
          <w:rFonts w:ascii="Palatino" w:hAnsi="Palatino"/>
          <w:noProof/>
          <w:sz w:val="20"/>
          <w:szCs w:val="20"/>
        </w:rPr>
        <w:t>, e112745.</w:t>
      </w:r>
    </w:p>
    <w:p w14:paraId="05DFD14A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67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Deciphering Developmental Disorders, S. Prevalence and architecture of de novo mutations in developmental disorder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ature </w:t>
      </w:r>
      <w:r w:rsidRPr="0056135C">
        <w:rPr>
          <w:rFonts w:ascii="Palatino" w:hAnsi="Palatino"/>
          <w:b/>
          <w:noProof/>
          <w:sz w:val="20"/>
          <w:szCs w:val="20"/>
        </w:rPr>
        <w:t>2017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542</w:t>
      </w:r>
      <w:r w:rsidRPr="0056135C">
        <w:rPr>
          <w:rFonts w:ascii="Palatino" w:hAnsi="Palatino"/>
          <w:noProof/>
          <w:sz w:val="20"/>
          <w:szCs w:val="20"/>
        </w:rPr>
        <w:t>, 433-438.</w:t>
      </w:r>
    </w:p>
    <w:p w14:paraId="5D2F11E4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68.</w:t>
      </w:r>
      <w:r w:rsidRPr="0056135C">
        <w:rPr>
          <w:rFonts w:ascii="Palatino" w:hAnsi="Palatino"/>
          <w:noProof/>
          <w:sz w:val="20"/>
          <w:szCs w:val="20"/>
        </w:rPr>
        <w:tab/>
        <w:t>Mahamdallie, S.; Yost, S.; Poyastro-Pearson, E.; Holt, E.; Zachariou, A.; Seal, S.; Elliott, A.; Clarke, M.; Warren-Perry, M.; Hanks, S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Identification of new wilms tumour predisposition genes: An exome sequencing study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Lancet Child Adolesc Health </w:t>
      </w:r>
      <w:r w:rsidRPr="0056135C">
        <w:rPr>
          <w:rFonts w:ascii="Palatino" w:hAnsi="Palatino"/>
          <w:b/>
          <w:noProof/>
          <w:sz w:val="20"/>
          <w:szCs w:val="20"/>
        </w:rPr>
        <w:t>2019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</w:t>
      </w:r>
      <w:r w:rsidRPr="0056135C">
        <w:rPr>
          <w:rFonts w:ascii="Palatino" w:hAnsi="Palatino"/>
          <w:noProof/>
          <w:sz w:val="20"/>
          <w:szCs w:val="20"/>
        </w:rPr>
        <w:t>, 322-331.</w:t>
      </w:r>
    </w:p>
    <w:p w14:paraId="7A028683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69.</w:t>
      </w:r>
      <w:r w:rsidRPr="0056135C">
        <w:rPr>
          <w:rFonts w:ascii="Palatino" w:hAnsi="Palatino"/>
          <w:noProof/>
          <w:sz w:val="20"/>
          <w:szCs w:val="20"/>
        </w:rPr>
        <w:tab/>
        <w:t>Diets, I.J.; van der Donk, R.; Baltrunaite, K.; Waanders, E.; Reijnders, M.R.F.; Dingemans, A.J.M.; Pfundt, R.; Vulto-van Silfhout, A.T.; Wiel, L.; Gilissen, C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De novo and inherited pathogenic variants in kdm3b cause intellectual disability, short stature, and facial dysmorphism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Am J Hum Genet </w:t>
      </w:r>
      <w:r w:rsidRPr="0056135C">
        <w:rPr>
          <w:rFonts w:ascii="Palatino" w:hAnsi="Palatino"/>
          <w:b/>
          <w:noProof/>
          <w:sz w:val="20"/>
          <w:szCs w:val="20"/>
        </w:rPr>
        <w:t>2019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04</w:t>
      </w:r>
      <w:r w:rsidRPr="0056135C">
        <w:rPr>
          <w:rFonts w:ascii="Palatino" w:hAnsi="Palatino"/>
          <w:noProof/>
          <w:sz w:val="20"/>
          <w:szCs w:val="20"/>
        </w:rPr>
        <w:t>, 758-766.</w:t>
      </w:r>
    </w:p>
    <w:p w14:paraId="328E8585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70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Guo, T.; Chung, J.H.; Wang, T.; McDonald-McGinn, D.M.; Kates, W.R.; Hawula, W.; Coleman, K.; Zackai, E.; Emanuel, B.S.; Morrow, B.E. Histone modifier genes alter conotruncal heart phenotypes in 22q11.2 deletion syndrom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Am J Hum Genet </w:t>
      </w:r>
      <w:r w:rsidRPr="0056135C">
        <w:rPr>
          <w:rFonts w:ascii="Palatino" w:hAnsi="Palatino"/>
          <w:b/>
          <w:noProof/>
          <w:sz w:val="20"/>
          <w:szCs w:val="20"/>
        </w:rPr>
        <w:t>2015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97</w:t>
      </w:r>
      <w:r w:rsidRPr="0056135C">
        <w:rPr>
          <w:rFonts w:ascii="Palatino" w:hAnsi="Palatino"/>
          <w:noProof/>
          <w:sz w:val="20"/>
          <w:szCs w:val="20"/>
        </w:rPr>
        <w:t>, 869-877.</w:t>
      </w:r>
    </w:p>
    <w:p w14:paraId="11C25C56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71.</w:t>
      </w:r>
      <w:r w:rsidRPr="0056135C">
        <w:rPr>
          <w:rFonts w:ascii="Palatino" w:hAnsi="Palatino"/>
          <w:noProof/>
          <w:sz w:val="20"/>
          <w:szCs w:val="20"/>
        </w:rPr>
        <w:tab/>
        <w:t>Saez, M.A.; Fernandez-Rodriguez, J.; Moutinho, C.; Sanchez-Mut, J.V.; Gomez, A.; Vidal, E.; Petazzi, P.; Szczesna, K.; Lopez-Serra, P.; Lucariello, M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Mutations in jmjd1c are involved in rett syndrome and intellectual disability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Genet Med </w:t>
      </w:r>
      <w:r w:rsidRPr="0056135C">
        <w:rPr>
          <w:rFonts w:ascii="Palatino" w:hAnsi="Palatino"/>
          <w:b/>
          <w:noProof/>
          <w:sz w:val="20"/>
          <w:szCs w:val="20"/>
        </w:rPr>
        <w:t>2016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8</w:t>
      </w:r>
      <w:r w:rsidRPr="0056135C">
        <w:rPr>
          <w:rFonts w:ascii="Palatino" w:hAnsi="Palatino"/>
          <w:noProof/>
          <w:sz w:val="20"/>
          <w:szCs w:val="20"/>
        </w:rPr>
        <w:t>, 378-385.</w:t>
      </w:r>
    </w:p>
    <w:p w14:paraId="32B1CF80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72.</w:t>
      </w:r>
      <w:r w:rsidRPr="0056135C">
        <w:rPr>
          <w:rFonts w:ascii="Palatino" w:hAnsi="Palatino"/>
          <w:noProof/>
          <w:sz w:val="20"/>
          <w:szCs w:val="20"/>
        </w:rPr>
        <w:tab/>
        <w:t>Wang, L.; Yamaguchi, S.; Burstein, M.D.; Terashima, K.; Chang, K.; Ng, H.K.; Nakamura, H.; He, Z.; Doddapaneni, H.; Lewis, L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Novel somatic and germline mutations in intracranial germ cell tumour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ature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511</w:t>
      </w:r>
      <w:r w:rsidRPr="0056135C">
        <w:rPr>
          <w:rFonts w:ascii="Palatino" w:hAnsi="Palatino"/>
          <w:noProof/>
          <w:sz w:val="20"/>
          <w:szCs w:val="20"/>
        </w:rPr>
        <w:t>, 241-245.</w:t>
      </w:r>
    </w:p>
    <w:p w14:paraId="1B58AAE8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73.</w:t>
      </w:r>
      <w:r w:rsidRPr="0056135C">
        <w:rPr>
          <w:rFonts w:ascii="Palatino" w:hAnsi="Palatino"/>
          <w:noProof/>
          <w:sz w:val="20"/>
          <w:szCs w:val="20"/>
        </w:rPr>
        <w:tab/>
        <w:t>Neale, B.M.; Kou, Y.; Liu, L.; Ma'ayan, A.; Samocha, K.E.; Sabo, A.; Lin, C.F.; Stevens, C.; Wang, L.S.; Makarov, V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Patterns and rates of exonic de novo mutations in autism spectrum disorder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ature </w:t>
      </w:r>
      <w:r w:rsidRPr="0056135C">
        <w:rPr>
          <w:rFonts w:ascii="Palatino" w:hAnsi="Palatino"/>
          <w:b/>
          <w:noProof/>
          <w:sz w:val="20"/>
          <w:szCs w:val="20"/>
        </w:rPr>
        <w:t>2012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485</w:t>
      </w:r>
      <w:r w:rsidRPr="0056135C">
        <w:rPr>
          <w:rFonts w:ascii="Palatino" w:hAnsi="Palatino"/>
          <w:noProof/>
          <w:sz w:val="20"/>
          <w:szCs w:val="20"/>
        </w:rPr>
        <w:t>, 242-245.</w:t>
      </w:r>
    </w:p>
    <w:p w14:paraId="27029DD4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74.</w:t>
      </w:r>
      <w:r w:rsidRPr="0056135C">
        <w:rPr>
          <w:rFonts w:ascii="Palatino" w:hAnsi="Palatino"/>
          <w:noProof/>
          <w:sz w:val="20"/>
          <w:szCs w:val="20"/>
        </w:rPr>
        <w:tab/>
        <w:t>Canova, C.; Hashibe, M.; Simonato, L.; Nelis, M.; Metspalu, A.; Lagiou, P.; Trichopoulos, D.; Ahrens, W.; Pigeot, I.; Merletti, F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Genetic associations of 115 polymorphisms with cancers of the upper aerodigestive tract across 10 european countries: The arcage project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Cancer Res </w:t>
      </w:r>
      <w:r w:rsidRPr="0056135C">
        <w:rPr>
          <w:rFonts w:ascii="Palatino" w:hAnsi="Palatino"/>
          <w:b/>
          <w:noProof/>
          <w:sz w:val="20"/>
          <w:szCs w:val="20"/>
        </w:rPr>
        <w:t>2009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69</w:t>
      </w:r>
      <w:r w:rsidRPr="0056135C">
        <w:rPr>
          <w:rFonts w:ascii="Palatino" w:hAnsi="Palatino"/>
          <w:noProof/>
          <w:sz w:val="20"/>
          <w:szCs w:val="20"/>
        </w:rPr>
        <w:t>, 2956-2965.</w:t>
      </w:r>
    </w:p>
    <w:p w14:paraId="1700CDE4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75.</w:t>
      </w:r>
      <w:r w:rsidRPr="0056135C">
        <w:rPr>
          <w:rFonts w:ascii="Palatino" w:hAnsi="Palatino"/>
          <w:noProof/>
          <w:sz w:val="20"/>
          <w:szCs w:val="20"/>
        </w:rPr>
        <w:tab/>
        <w:t>Perry, J.R.; Day, F.; Elks, C.E.; Sulem, P.; Thompson, D.J.; Ferreira, T.; He, C.; Chasman, D.I.; Esko, T.; Thorleifsson, G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Parent-of-origin-specific allelic associations among 106 genomic loci for age at menarch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ature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514</w:t>
      </w:r>
      <w:r w:rsidRPr="0056135C">
        <w:rPr>
          <w:rFonts w:ascii="Palatino" w:hAnsi="Palatino"/>
          <w:noProof/>
          <w:sz w:val="20"/>
          <w:szCs w:val="20"/>
        </w:rPr>
        <w:t>, 92-97.</w:t>
      </w:r>
    </w:p>
    <w:p w14:paraId="7E949577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76.</w:t>
      </w:r>
      <w:r w:rsidRPr="0056135C">
        <w:rPr>
          <w:rFonts w:ascii="Palatino" w:hAnsi="Palatino"/>
          <w:noProof/>
          <w:sz w:val="20"/>
          <w:szCs w:val="20"/>
        </w:rPr>
        <w:tab/>
        <w:t>Najmabadi, H.; Hu, H.; Garshasbi, M.; Zemojtel, T.; Abedini, S.S.; Chen, W.; Hosseini, M.; Behjati, F.; Haas, S.; Jamali, P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Deep sequencing reveals 50 novel genes for recessive cognitive disorder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ature </w:t>
      </w:r>
      <w:r w:rsidRPr="0056135C">
        <w:rPr>
          <w:rFonts w:ascii="Palatino" w:hAnsi="Palatino"/>
          <w:b/>
          <w:noProof/>
          <w:sz w:val="20"/>
          <w:szCs w:val="20"/>
        </w:rPr>
        <w:t>2011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478</w:t>
      </w:r>
      <w:r w:rsidRPr="0056135C">
        <w:rPr>
          <w:rFonts w:ascii="Palatino" w:hAnsi="Palatino"/>
          <w:noProof/>
          <w:sz w:val="20"/>
          <w:szCs w:val="20"/>
        </w:rPr>
        <w:t>, 57-63.</w:t>
      </w:r>
    </w:p>
    <w:p w14:paraId="3FC68F6F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77.</w:t>
      </w:r>
      <w:r w:rsidRPr="0056135C">
        <w:rPr>
          <w:rFonts w:ascii="Palatino" w:hAnsi="Palatino"/>
          <w:noProof/>
          <w:sz w:val="20"/>
          <w:szCs w:val="20"/>
        </w:rPr>
        <w:tab/>
        <w:t>Zaidi, S.; Choi, M.; Wakimoto, H.; Ma, L.; Jiang, J.; Overton, J.D.; Romano-Adesman, A.; Bjornson, R.D.; Breitbart, R.E.; Brown, K.K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De novo mutations in histone-modifying genes in congenital heart diseas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ature </w:t>
      </w:r>
      <w:r w:rsidRPr="0056135C">
        <w:rPr>
          <w:rFonts w:ascii="Palatino" w:hAnsi="Palatino"/>
          <w:b/>
          <w:noProof/>
          <w:sz w:val="20"/>
          <w:szCs w:val="20"/>
        </w:rPr>
        <w:t>2013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498</w:t>
      </w:r>
      <w:r w:rsidRPr="0056135C">
        <w:rPr>
          <w:rFonts w:ascii="Palatino" w:hAnsi="Palatino"/>
          <w:noProof/>
          <w:sz w:val="20"/>
          <w:szCs w:val="20"/>
        </w:rPr>
        <w:t>, 220-223.</w:t>
      </w:r>
    </w:p>
    <w:p w14:paraId="766BE72F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78.</w:t>
      </w:r>
      <w:r w:rsidRPr="0056135C">
        <w:rPr>
          <w:rFonts w:ascii="Palatino" w:hAnsi="Palatino"/>
          <w:noProof/>
          <w:sz w:val="20"/>
          <w:szCs w:val="20"/>
        </w:rPr>
        <w:tab/>
        <w:t>Faundes, V.; Newman, W.G.; Bernardini, L.; Canham, N.; Clayton-Smith, J.; Dallapiccola, B.; Davies, S.J.; Demos, M.K.; Goldman, A.; Gill, H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Histone lysine methylases and </w:t>
      </w:r>
      <w:r w:rsidRPr="0056135C">
        <w:rPr>
          <w:rFonts w:ascii="Palatino" w:hAnsi="Palatino"/>
          <w:noProof/>
          <w:sz w:val="20"/>
          <w:szCs w:val="20"/>
        </w:rPr>
        <w:lastRenderedPageBreak/>
        <w:t xml:space="preserve">demethylases in the landscape of human developmental disorder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Am J Hum Genet </w:t>
      </w:r>
      <w:r w:rsidRPr="0056135C">
        <w:rPr>
          <w:rFonts w:ascii="Palatino" w:hAnsi="Palatino"/>
          <w:b/>
          <w:noProof/>
          <w:sz w:val="20"/>
          <w:szCs w:val="20"/>
        </w:rPr>
        <w:t>201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02</w:t>
      </w:r>
      <w:r w:rsidRPr="0056135C">
        <w:rPr>
          <w:rFonts w:ascii="Palatino" w:hAnsi="Palatino"/>
          <w:noProof/>
          <w:sz w:val="20"/>
          <w:szCs w:val="20"/>
        </w:rPr>
        <w:t>, 175-187.</w:t>
      </w:r>
    </w:p>
    <w:p w14:paraId="6CAFDA07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79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Ounap, K.; Puusepp-Benazzouz, H.; Peters, M.; Vaher, U.; Rein, R.; Proos, A.; Field, M.; Reimand, T. A novel c.2t &gt; c mutation of the kdm5c/jarid1c gene in one large family with x-linked intellectual disability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Eur J Med Genet </w:t>
      </w:r>
      <w:r w:rsidRPr="0056135C">
        <w:rPr>
          <w:rFonts w:ascii="Palatino" w:hAnsi="Palatino"/>
          <w:b/>
          <w:noProof/>
          <w:sz w:val="20"/>
          <w:szCs w:val="20"/>
        </w:rPr>
        <w:t>2012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55</w:t>
      </w:r>
      <w:r w:rsidRPr="0056135C">
        <w:rPr>
          <w:rFonts w:ascii="Palatino" w:hAnsi="Palatino"/>
          <w:noProof/>
          <w:sz w:val="20"/>
          <w:szCs w:val="20"/>
        </w:rPr>
        <w:t>, 178-184.</w:t>
      </w:r>
    </w:p>
    <w:p w14:paraId="6494B60D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80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Abidi, F.E.; Holloway, L.; Moore, C.A.; Weaver, D.D.; Simensen, R.J.; Stevenson, R.E.; Rogers, R.C.; Schwartz, C.E. Mutations in jarid1c are associated with x-linked mental retardation, short stature and hyperreflexia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Med Genet </w:t>
      </w:r>
      <w:r w:rsidRPr="0056135C">
        <w:rPr>
          <w:rFonts w:ascii="Palatino" w:hAnsi="Palatino"/>
          <w:b/>
          <w:noProof/>
          <w:sz w:val="20"/>
          <w:szCs w:val="20"/>
        </w:rPr>
        <w:t>200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45</w:t>
      </w:r>
      <w:r w:rsidRPr="0056135C">
        <w:rPr>
          <w:rFonts w:ascii="Palatino" w:hAnsi="Palatino"/>
          <w:noProof/>
          <w:sz w:val="20"/>
          <w:szCs w:val="20"/>
        </w:rPr>
        <w:t>, 787-793.</w:t>
      </w:r>
    </w:p>
    <w:p w14:paraId="434DFEA0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81.</w:t>
      </w:r>
      <w:r w:rsidRPr="0056135C">
        <w:rPr>
          <w:rFonts w:ascii="Palatino" w:hAnsi="Palatino"/>
          <w:noProof/>
          <w:sz w:val="20"/>
          <w:szCs w:val="20"/>
        </w:rPr>
        <w:tab/>
        <w:t>Tzschach, A.; Lenzner, S.; Moser, B.; Reinhardt, R.; Chelly, J.; Fryns, J.P.; Kleefstra, T.; Raynaud, M.; Turner, G.; Ropers, H.H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Novel jarid1c/smcx mutations in patients with x-linked mental retardatio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utat </w:t>
      </w:r>
      <w:r w:rsidRPr="0056135C">
        <w:rPr>
          <w:rFonts w:ascii="Palatino" w:hAnsi="Palatino"/>
          <w:b/>
          <w:noProof/>
          <w:sz w:val="20"/>
          <w:szCs w:val="20"/>
        </w:rPr>
        <w:t>2006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7</w:t>
      </w:r>
      <w:r w:rsidRPr="0056135C">
        <w:rPr>
          <w:rFonts w:ascii="Palatino" w:hAnsi="Palatino"/>
          <w:noProof/>
          <w:sz w:val="20"/>
          <w:szCs w:val="20"/>
        </w:rPr>
        <w:t>, 389.</w:t>
      </w:r>
    </w:p>
    <w:p w14:paraId="7B59FF31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82.</w:t>
      </w:r>
      <w:r w:rsidRPr="0056135C">
        <w:rPr>
          <w:rFonts w:ascii="Palatino" w:hAnsi="Palatino"/>
          <w:noProof/>
          <w:sz w:val="20"/>
          <w:szCs w:val="20"/>
        </w:rPr>
        <w:tab/>
        <w:t>Jensen, L.R.; Amende, M.; Gurok, U.; Moser, B.; Gimmel, V.; Tzschach, A.; Janecke, A.R.; Tariverdian, G.; Chelly, J.; Fryns, J.P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Mutations in the jarid1c gene, which is involved in transcriptional regulation and chromatin remodeling, cause x-linked mental retardatio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Am J Hum Genet </w:t>
      </w:r>
      <w:r w:rsidRPr="0056135C">
        <w:rPr>
          <w:rFonts w:ascii="Palatino" w:hAnsi="Palatino"/>
          <w:b/>
          <w:noProof/>
          <w:sz w:val="20"/>
          <w:szCs w:val="20"/>
        </w:rPr>
        <w:t>2005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76</w:t>
      </w:r>
      <w:r w:rsidRPr="0056135C">
        <w:rPr>
          <w:rFonts w:ascii="Palatino" w:hAnsi="Palatino"/>
          <w:noProof/>
          <w:sz w:val="20"/>
          <w:szCs w:val="20"/>
        </w:rPr>
        <w:t>, 227-236.</w:t>
      </w:r>
    </w:p>
    <w:p w14:paraId="0A525C97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83.</w:t>
      </w:r>
      <w:r w:rsidRPr="0056135C">
        <w:rPr>
          <w:rFonts w:ascii="Palatino" w:hAnsi="Palatino"/>
          <w:noProof/>
          <w:sz w:val="20"/>
          <w:szCs w:val="20"/>
        </w:rPr>
        <w:tab/>
        <w:t>Grozeva, D.; Carss, K.; Spasic-Boskovic, O.; Tejada, M.I.; Gecz, J.; Shaw, M.; Corbett, M.; Haan, E.; Thompson, E.; Friend, K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Targeted next-generation sequencing analysis of 1,000 individuals with intellectual disability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utat </w:t>
      </w:r>
      <w:r w:rsidRPr="0056135C">
        <w:rPr>
          <w:rFonts w:ascii="Palatino" w:hAnsi="Palatino"/>
          <w:b/>
          <w:noProof/>
          <w:sz w:val="20"/>
          <w:szCs w:val="20"/>
        </w:rPr>
        <w:t>2015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6</w:t>
      </w:r>
      <w:r w:rsidRPr="0056135C">
        <w:rPr>
          <w:rFonts w:ascii="Palatino" w:hAnsi="Palatino"/>
          <w:noProof/>
          <w:sz w:val="20"/>
          <w:szCs w:val="20"/>
        </w:rPr>
        <w:t>, 1197-1204.</w:t>
      </w:r>
    </w:p>
    <w:p w14:paraId="40AFDD8E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84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Santos, C.; Rodriguez-Revenga, L.; Madrigal, I.; Badenas, C.; Pineda, M.; Mila, M. A novel mutation in jarid1c gene associated with mental retardatio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Eur J Hum Genet </w:t>
      </w:r>
      <w:r w:rsidRPr="0056135C">
        <w:rPr>
          <w:rFonts w:ascii="Palatino" w:hAnsi="Palatino"/>
          <w:b/>
          <w:noProof/>
          <w:sz w:val="20"/>
          <w:szCs w:val="20"/>
        </w:rPr>
        <w:t>2006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4</w:t>
      </w:r>
      <w:r w:rsidRPr="0056135C">
        <w:rPr>
          <w:rFonts w:ascii="Palatino" w:hAnsi="Palatino"/>
          <w:noProof/>
          <w:sz w:val="20"/>
          <w:szCs w:val="20"/>
        </w:rPr>
        <w:t>, 583-586.</w:t>
      </w:r>
    </w:p>
    <w:p w14:paraId="3D27F04A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85.</w:t>
      </w:r>
      <w:r w:rsidRPr="0056135C">
        <w:rPr>
          <w:rFonts w:ascii="Palatino" w:hAnsi="Palatino"/>
          <w:noProof/>
          <w:sz w:val="20"/>
          <w:szCs w:val="20"/>
        </w:rPr>
        <w:tab/>
        <w:t>Grafodatskaya, D.; Chung, B.H.; Butcher, D.T.; Turinsky, A.L.; Goodman, S.J.; Choufani, S.; Chen, Y.A.; Lou, Y.; Zhao, C.; Rajendram, R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Multilocus loss of DNA methylation in individuals with mutations in the histone h3 lysine 4 demethylase kdm5c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BMC Med Genomics </w:t>
      </w:r>
      <w:r w:rsidRPr="0056135C">
        <w:rPr>
          <w:rFonts w:ascii="Palatino" w:hAnsi="Palatino"/>
          <w:b/>
          <w:noProof/>
          <w:sz w:val="20"/>
          <w:szCs w:val="20"/>
        </w:rPr>
        <w:t>2013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6</w:t>
      </w:r>
      <w:r w:rsidRPr="0056135C">
        <w:rPr>
          <w:rFonts w:ascii="Palatino" w:hAnsi="Palatino"/>
          <w:noProof/>
          <w:sz w:val="20"/>
          <w:szCs w:val="20"/>
        </w:rPr>
        <w:t>, 1.</w:t>
      </w:r>
    </w:p>
    <w:p w14:paraId="45B65155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86.</w:t>
      </w:r>
      <w:r w:rsidRPr="0056135C">
        <w:rPr>
          <w:rFonts w:ascii="Palatino" w:hAnsi="Palatino"/>
          <w:noProof/>
          <w:sz w:val="20"/>
          <w:szCs w:val="20"/>
        </w:rPr>
        <w:tab/>
        <w:t>Rujirabanjerd, S.; Nelson, J.; Tarpey, P.S.; Hackett, A.; Edkins, S.; Raymond, F.L.; Schwartz, C.E.; Turner, G.; Iwase, S.; Shi, Y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Identification and characterization of two novel jarid1c mutations: Suggestion of an emerging genotype-phenotype correlatio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Eur J Hum Genet </w:t>
      </w:r>
      <w:r w:rsidRPr="0056135C">
        <w:rPr>
          <w:rFonts w:ascii="Palatino" w:hAnsi="Palatino"/>
          <w:b/>
          <w:noProof/>
          <w:sz w:val="20"/>
          <w:szCs w:val="20"/>
        </w:rPr>
        <w:t>2010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8</w:t>
      </w:r>
      <w:r w:rsidRPr="0056135C">
        <w:rPr>
          <w:rFonts w:ascii="Palatino" w:hAnsi="Palatino"/>
          <w:noProof/>
          <w:sz w:val="20"/>
          <w:szCs w:val="20"/>
        </w:rPr>
        <w:t>, 330-335.</w:t>
      </w:r>
    </w:p>
    <w:p w14:paraId="065C87FE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87.</w:t>
      </w:r>
      <w:r w:rsidRPr="0056135C">
        <w:rPr>
          <w:rFonts w:ascii="Palatino" w:hAnsi="Palatino"/>
          <w:noProof/>
          <w:sz w:val="20"/>
          <w:szCs w:val="20"/>
        </w:rPr>
        <w:tab/>
        <w:t>Vissers, L.E.; de Ligt, J.; Gilissen, C.; Janssen, I.; Steehouwer, M.; de Vries, P.; van Lier, B.; Arts, P.; Wieskamp, N.; del Rosario, M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A de novo paradigm for mental retardation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at Genet </w:t>
      </w:r>
      <w:r w:rsidRPr="0056135C">
        <w:rPr>
          <w:rFonts w:ascii="Palatino" w:hAnsi="Palatino"/>
          <w:b/>
          <w:noProof/>
          <w:sz w:val="20"/>
          <w:szCs w:val="20"/>
        </w:rPr>
        <w:t>2010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42</w:t>
      </w:r>
      <w:r w:rsidRPr="0056135C">
        <w:rPr>
          <w:rFonts w:ascii="Palatino" w:hAnsi="Palatino"/>
          <w:noProof/>
          <w:sz w:val="20"/>
          <w:szCs w:val="20"/>
        </w:rPr>
        <w:t>, 1109-1112.</w:t>
      </w:r>
    </w:p>
    <w:p w14:paraId="25074D6D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88.</w:t>
      </w:r>
      <w:r w:rsidRPr="0056135C">
        <w:rPr>
          <w:rFonts w:ascii="Palatino" w:hAnsi="Palatino"/>
          <w:noProof/>
          <w:sz w:val="20"/>
          <w:szCs w:val="20"/>
        </w:rPr>
        <w:tab/>
        <w:t>Redin, C.; Gerard, B.; Lauer, J.; Herenger, Y.; Muller, J.; Quartier, A.; Masurel-Paulet, A.; Willems, M.; Lesca, G.; El-Chehadeh, S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Efficient strategy for the molecular diagnosis of intellectual disability using targeted high-throughput sequencing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Med Genet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51</w:t>
      </w:r>
      <w:r w:rsidRPr="0056135C">
        <w:rPr>
          <w:rFonts w:ascii="Palatino" w:hAnsi="Palatino"/>
          <w:noProof/>
          <w:sz w:val="20"/>
          <w:szCs w:val="20"/>
        </w:rPr>
        <w:t>, 724-736.</w:t>
      </w:r>
    </w:p>
    <w:p w14:paraId="1D43A6C6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89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Santos-Reboucas, C.B.; Fintelman-Rodrigues, N.; Jensen, L.R.; Kuss, A.W.; Ribeiro, M.G.; Campos, M., Jr.; Santos, J.M.; Pimentel, M.M. A novel nonsense mutation in kdm5c/jarid1c gene causing intellectual disability, short stature and speech delay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eurosci Lett </w:t>
      </w:r>
      <w:r w:rsidRPr="0056135C">
        <w:rPr>
          <w:rFonts w:ascii="Palatino" w:hAnsi="Palatino"/>
          <w:b/>
          <w:noProof/>
          <w:sz w:val="20"/>
          <w:szCs w:val="20"/>
        </w:rPr>
        <w:t>2011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498</w:t>
      </w:r>
      <w:r w:rsidRPr="0056135C">
        <w:rPr>
          <w:rFonts w:ascii="Palatino" w:hAnsi="Palatino"/>
          <w:noProof/>
          <w:sz w:val="20"/>
          <w:szCs w:val="20"/>
        </w:rPr>
        <w:t>, 67-71.</w:t>
      </w:r>
    </w:p>
    <w:p w14:paraId="0965DF09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90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Adegbola, A.; Gao, H.; Sommer, S.; Browning, M. A novel mutation in jarid1c/smcx in a patient with autism spectrum disorder (asd)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Am J Med Genet A </w:t>
      </w:r>
      <w:r w:rsidRPr="0056135C">
        <w:rPr>
          <w:rFonts w:ascii="Palatino" w:hAnsi="Palatino"/>
          <w:b/>
          <w:noProof/>
          <w:sz w:val="20"/>
          <w:szCs w:val="20"/>
        </w:rPr>
        <w:t>200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46A</w:t>
      </w:r>
      <w:r w:rsidRPr="0056135C">
        <w:rPr>
          <w:rFonts w:ascii="Palatino" w:hAnsi="Palatino"/>
          <w:noProof/>
          <w:sz w:val="20"/>
          <w:szCs w:val="20"/>
        </w:rPr>
        <w:t>, 505-511.</w:t>
      </w:r>
    </w:p>
    <w:p w14:paraId="0F36BE69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91.</w:t>
      </w:r>
      <w:r w:rsidRPr="0056135C">
        <w:rPr>
          <w:rFonts w:ascii="Palatino" w:hAnsi="Palatino"/>
          <w:noProof/>
          <w:sz w:val="20"/>
          <w:szCs w:val="20"/>
        </w:rPr>
        <w:tab/>
        <w:t>Hu, H.; Haas, S.A.; Chelly, J.; Van Esch, H.; Raynaud, M.; de Brouwer, A.P.; Weinert, S.; Froyen, G.; Frints, S.G.; Laumonnier, F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X-exome sequencing of 405 unresolved families identifies seven novel intellectual disability gene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Mol Psychiatry </w:t>
      </w:r>
      <w:r w:rsidRPr="0056135C">
        <w:rPr>
          <w:rFonts w:ascii="Palatino" w:hAnsi="Palatino"/>
          <w:b/>
          <w:noProof/>
          <w:sz w:val="20"/>
          <w:szCs w:val="20"/>
        </w:rPr>
        <w:t>2016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1</w:t>
      </w:r>
      <w:r w:rsidRPr="0056135C">
        <w:rPr>
          <w:rFonts w:ascii="Palatino" w:hAnsi="Palatino"/>
          <w:noProof/>
          <w:sz w:val="20"/>
          <w:szCs w:val="20"/>
        </w:rPr>
        <w:t>, 133-148.</w:t>
      </w:r>
    </w:p>
    <w:p w14:paraId="30871303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92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Brookes, E.; Laurent, B.; Ounap, K.; Carroll, R.; Moeschler, J.B.; Field, M.; Schwartz, C.E.; Gecz, J.; Shi, Y. Mutations in the intellectual disability gene kdm5c reduce protein stability and demethylase activity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ol Genet </w:t>
      </w:r>
      <w:r w:rsidRPr="0056135C">
        <w:rPr>
          <w:rFonts w:ascii="Palatino" w:hAnsi="Palatino"/>
          <w:b/>
          <w:noProof/>
          <w:sz w:val="20"/>
          <w:szCs w:val="20"/>
        </w:rPr>
        <w:t>2015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4</w:t>
      </w:r>
      <w:r w:rsidRPr="0056135C">
        <w:rPr>
          <w:rFonts w:ascii="Palatino" w:hAnsi="Palatino"/>
          <w:noProof/>
          <w:sz w:val="20"/>
          <w:szCs w:val="20"/>
        </w:rPr>
        <w:t>, 2861-2872.</w:t>
      </w:r>
    </w:p>
    <w:p w14:paraId="6B9FDA2E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93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Fieremans, N.; Van Esch, H.; de Ravel, T.; Van Driessche, J.; Belet, S.; Bauters, M.; Froyen, G. Microdeletion of the escape genes kdm5c and iqsec2 in a girl with severe intellectual disability and autistic feature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Eur J Med Genet </w:t>
      </w:r>
      <w:r w:rsidRPr="0056135C">
        <w:rPr>
          <w:rFonts w:ascii="Palatino" w:hAnsi="Palatino"/>
          <w:b/>
          <w:noProof/>
          <w:sz w:val="20"/>
          <w:szCs w:val="20"/>
        </w:rPr>
        <w:t>2015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58</w:t>
      </w:r>
      <w:r w:rsidRPr="0056135C">
        <w:rPr>
          <w:rFonts w:ascii="Palatino" w:hAnsi="Palatino"/>
          <w:noProof/>
          <w:sz w:val="20"/>
          <w:szCs w:val="20"/>
        </w:rPr>
        <w:t>, 324-327.</w:t>
      </w:r>
    </w:p>
    <w:p w14:paraId="38877ECD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94.</w:t>
      </w:r>
      <w:r w:rsidRPr="0056135C">
        <w:rPr>
          <w:rFonts w:ascii="Palatino" w:hAnsi="Palatino"/>
          <w:noProof/>
          <w:sz w:val="20"/>
          <w:szCs w:val="20"/>
        </w:rPr>
        <w:tab/>
        <w:t>Bogershausen, N.; Gatinois, V.; Riehmer, V.; Kayserili, H.; Becker, J.; Thoenes, M.; Simsek-Kiper, P.O.; Barat-Houari, M.; Elcioglu, N.H.; Wieczorek, D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Mutation update for kabuki syndrome genes kmt2d and kdm6a and further delineation of x-linked kabuki syndrome subtype 2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utat </w:t>
      </w:r>
      <w:r w:rsidRPr="0056135C">
        <w:rPr>
          <w:rFonts w:ascii="Palatino" w:hAnsi="Palatino"/>
          <w:b/>
          <w:noProof/>
          <w:sz w:val="20"/>
          <w:szCs w:val="20"/>
        </w:rPr>
        <w:t>2016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7</w:t>
      </w:r>
      <w:r w:rsidRPr="0056135C">
        <w:rPr>
          <w:rFonts w:ascii="Palatino" w:hAnsi="Palatino"/>
          <w:noProof/>
          <w:sz w:val="20"/>
          <w:szCs w:val="20"/>
        </w:rPr>
        <w:t>, 847-864.</w:t>
      </w:r>
    </w:p>
    <w:p w14:paraId="5FB2D334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95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Guo, Z.; Liu, F.; Li, H.J. Novel kdm6a splice-site mutation in kabuki syndrome with congenital hydrocephalus: A case report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BMC Med Genet </w:t>
      </w:r>
      <w:r w:rsidRPr="0056135C">
        <w:rPr>
          <w:rFonts w:ascii="Palatino" w:hAnsi="Palatino"/>
          <w:b/>
          <w:noProof/>
          <w:sz w:val="20"/>
          <w:szCs w:val="20"/>
        </w:rPr>
        <w:t>2018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9</w:t>
      </w:r>
      <w:r w:rsidRPr="0056135C">
        <w:rPr>
          <w:rFonts w:ascii="Palatino" w:hAnsi="Palatino"/>
          <w:noProof/>
          <w:sz w:val="20"/>
          <w:szCs w:val="20"/>
        </w:rPr>
        <w:t>, 206.</w:t>
      </w:r>
    </w:p>
    <w:p w14:paraId="2B9BA0BB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96.</w:t>
      </w:r>
      <w:r w:rsidRPr="0056135C">
        <w:rPr>
          <w:rFonts w:ascii="Palatino" w:hAnsi="Palatino"/>
          <w:noProof/>
          <w:sz w:val="20"/>
          <w:szCs w:val="20"/>
        </w:rPr>
        <w:tab/>
        <w:t>Banka, S.; Lederer, D.; Benoit, V.; Jenkins, E.; Howard, E.; Bunstone, S.; Kerr, B.; McKee, S.; Lloyd, I.C.; Shears, D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Novel kdm6a (utx) mutations and a clinical and molecular review of the x-linked kabuki syndrome (ks2)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Clin Genet </w:t>
      </w:r>
      <w:r w:rsidRPr="0056135C">
        <w:rPr>
          <w:rFonts w:ascii="Palatino" w:hAnsi="Palatino"/>
          <w:b/>
          <w:noProof/>
          <w:sz w:val="20"/>
          <w:szCs w:val="20"/>
        </w:rPr>
        <w:t>2015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87</w:t>
      </w:r>
      <w:r w:rsidRPr="0056135C">
        <w:rPr>
          <w:rFonts w:ascii="Palatino" w:hAnsi="Palatino"/>
          <w:noProof/>
          <w:sz w:val="20"/>
          <w:szCs w:val="20"/>
        </w:rPr>
        <w:t>, 252-258.</w:t>
      </w:r>
    </w:p>
    <w:p w14:paraId="2B795A36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97.</w:t>
      </w:r>
      <w:r w:rsidRPr="0056135C">
        <w:rPr>
          <w:rFonts w:ascii="Palatino" w:hAnsi="Palatino"/>
          <w:noProof/>
          <w:sz w:val="20"/>
          <w:szCs w:val="20"/>
        </w:rPr>
        <w:tab/>
        <w:t>Micale, L.; Augello, B.; Maffeo, C.; Selicorni, A.; Zucchetti, F.; Fusco, C.; De Nittis, P.; Pellico, M.T.; Mandriani, B.; Fischetto, R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Molecular analysis, pathogenic mechanisms, and </w:t>
      </w:r>
      <w:r w:rsidRPr="0056135C">
        <w:rPr>
          <w:rFonts w:ascii="Palatino" w:hAnsi="Palatino"/>
          <w:noProof/>
          <w:sz w:val="20"/>
          <w:szCs w:val="20"/>
        </w:rPr>
        <w:lastRenderedPageBreak/>
        <w:t xml:space="preserve">readthrough therapy on a large cohort of kabuki syndrome patient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utat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5</w:t>
      </w:r>
      <w:r w:rsidRPr="0056135C">
        <w:rPr>
          <w:rFonts w:ascii="Palatino" w:hAnsi="Palatino"/>
          <w:noProof/>
          <w:sz w:val="20"/>
          <w:szCs w:val="20"/>
        </w:rPr>
        <w:t>, 841-850.</w:t>
      </w:r>
    </w:p>
    <w:p w14:paraId="1BE6119B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98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Van Laarhoven, P.M.; Neitzel, L.R.; Quintana, A.M.; Geiger, E.A.; Zackai, E.H.; Clouthier, D.E.; Artinger, K.B.; Ming, J.E.; Shaikh, T.H. Kabuki syndrome genes kmt2d and kdm6a: Functional analyses demonstrate critical roles in craniofacial, heart and brain development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ol Genet </w:t>
      </w:r>
      <w:r w:rsidRPr="0056135C">
        <w:rPr>
          <w:rFonts w:ascii="Palatino" w:hAnsi="Palatino"/>
          <w:b/>
          <w:noProof/>
          <w:sz w:val="20"/>
          <w:szCs w:val="20"/>
        </w:rPr>
        <w:t>2015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4</w:t>
      </w:r>
      <w:r w:rsidRPr="0056135C">
        <w:rPr>
          <w:rFonts w:ascii="Palatino" w:hAnsi="Palatino"/>
          <w:noProof/>
          <w:sz w:val="20"/>
          <w:szCs w:val="20"/>
        </w:rPr>
        <w:t>, 4443-4453.</w:t>
      </w:r>
    </w:p>
    <w:p w14:paraId="141C3506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99.</w:t>
      </w:r>
      <w:r w:rsidRPr="0056135C">
        <w:rPr>
          <w:rFonts w:ascii="Palatino" w:hAnsi="Palatino"/>
          <w:noProof/>
          <w:sz w:val="20"/>
          <w:szCs w:val="20"/>
        </w:rPr>
        <w:tab/>
        <w:t>Miyake, N.; Mizuno, S.; Okamoto, N.; Ohashi, H.; Shiina, M.; Ogata, K.; Tsurusaki, Y.; Nakashima, M.; Saitsu, H.; Niikawa, N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Kdm6a point mutations cause kabuki syndrom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Mutat </w:t>
      </w:r>
      <w:r w:rsidRPr="0056135C">
        <w:rPr>
          <w:rFonts w:ascii="Palatino" w:hAnsi="Palatino"/>
          <w:b/>
          <w:noProof/>
          <w:sz w:val="20"/>
          <w:szCs w:val="20"/>
        </w:rPr>
        <w:t>2013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34</w:t>
      </w:r>
      <w:r w:rsidRPr="0056135C">
        <w:rPr>
          <w:rFonts w:ascii="Palatino" w:hAnsi="Palatino"/>
          <w:noProof/>
          <w:sz w:val="20"/>
          <w:szCs w:val="20"/>
        </w:rPr>
        <w:t>, 108-110.</w:t>
      </w:r>
    </w:p>
    <w:p w14:paraId="44824E61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00.</w:t>
      </w:r>
      <w:r w:rsidRPr="0056135C">
        <w:rPr>
          <w:rFonts w:ascii="Palatino" w:hAnsi="Palatino"/>
          <w:noProof/>
          <w:sz w:val="20"/>
          <w:szCs w:val="20"/>
        </w:rPr>
        <w:tab/>
        <w:t>van Haaften, G.; Dalgliesh, G.L.; Davies, H.; Chen, L.; Bignell, G.; Greenman, C.; Edkins, S.; Hardy, C.; O'Meara, S.; Teague, J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Somatic mutations of the histone h3k27 demethylase gene utx in human cancer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Nat Genet </w:t>
      </w:r>
      <w:r w:rsidRPr="0056135C">
        <w:rPr>
          <w:rFonts w:ascii="Palatino" w:hAnsi="Palatino"/>
          <w:b/>
          <w:noProof/>
          <w:sz w:val="20"/>
          <w:szCs w:val="20"/>
        </w:rPr>
        <w:t>2009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41</w:t>
      </w:r>
      <w:r w:rsidRPr="0056135C">
        <w:rPr>
          <w:rFonts w:ascii="Palatino" w:hAnsi="Palatino"/>
          <w:noProof/>
          <w:sz w:val="20"/>
          <w:szCs w:val="20"/>
        </w:rPr>
        <w:t>, 521-523.</w:t>
      </w:r>
    </w:p>
    <w:p w14:paraId="35889B34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01.</w:t>
      </w:r>
      <w:r w:rsidRPr="0056135C">
        <w:rPr>
          <w:rFonts w:ascii="Palatino" w:hAnsi="Palatino"/>
          <w:noProof/>
          <w:sz w:val="20"/>
          <w:szCs w:val="20"/>
        </w:rPr>
        <w:tab/>
        <w:t>Miyake, N.; Koshimizu, E.; Okamoto, N.; Mizuno, S.; Ogata, T.; Nagai, T.; Kosho, T.; Ohashi, H.; Kato, M.; Sasaki, G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Mll2 and kdm6a mutations in patients with kabuki syndrom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Am J Med Genet A </w:t>
      </w:r>
      <w:r w:rsidRPr="0056135C">
        <w:rPr>
          <w:rFonts w:ascii="Palatino" w:hAnsi="Palatino"/>
          <w:b/>
          <w:noProof/>
          <w:sz w:val="20"/>
          <w:szCs w:val="20"/>
        </w:rPr>
        <w:t>2013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61A</w:t>
      </w:r>
      <w:r w:rsidRPr="0056135C">
        <w:rPr>
          <w:rFonts w:ascii="Palatino" w:hAnsi="Palatino"/>
          <w:noProof/>
          <w:sz w:val="20"/>
          <w:szCs w:val="20"/>
        </w:rPr>
        <w:t>, 2234-2243.</w:t>
      </w:r>
    </w:p>
    <w:p w14:paraId="5B1D47A7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02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Lederer, D.; Shears, D.; Benoit, V.; Verellen-Dumoulin, C.; Maystadt, I. A three generation x-linked family with kabuki syndrome phenotype and a frameshift mutation in kdm6a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Am J Med Genet A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64A</w:t>
      </w:r>
      <w:r w:rsidRPr="0056135C">
        <w:rPr>
          <w:rFonts w:ascii="Palatino" w:hAnsi="Palatino"/>
          <w:noProof/>
          <w:sz w:val="20"/>
          <w:szCs w:val="20"/>
        </w:rPr>
        <w:t>, 1289-1292.</w:t>
      </w:r>
    </w:p>
    <w:p w14:paraId="409A98AA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03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Frans, G.; Meyts, I.; Devriendt, K.; Liston, A.; Vermeulen, F.; Bossuyt, X. Mild humoral immunodeficiency in a patient with x-linked kabuki syndrom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Am J Med Genet A </w:t>
      </w:r>
      <w:r w:rsidRPr="0056135C">
        <w:rPr>
          <w:rFonts w:ascii="Palatino" w:hAnsi="Palatino"/>
          <w:b/>
          <w:noProof/>
          <w:sz w:val="20"/>
          <w:szCs w:val="20"/>
        </w:rPr>
        <w:t>2016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70</w:t>
      </w:r>
      <w:r w:rsidRPr="0056135C">
        <w:rPr>
          <w:rFonts w:ascii="Palatino" w:hAnsi="Palatino"/>
          <w:noProof/>
          <w:sz w:val="20"/>
          <w:szCs w:val="20"/>
        </w:rPr>
        <w:t>, 801-803.</w:t>
      </w:r>
    </w:p>
    <w:p w14:paraId="79300B8C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04.</w:t>
      </w:r>
      <w:r w:rsidRPr="0056135C">
        <w:rPr>
          <w:rFonts w:ascii="Palatino" w:hAnsi="Palatino"/>
          <w:noProof/>
          <w:sz w:val="20"/>
          <w:szCs w:val="20"/>
        </w:rPr>
        <w:tab/>
        <w:t>Masui, D.; Fukahori, S.; Mizuochi, T.; Watanabe, Y.; Fukui, K.; Ishii, S.; Saikusa, N.; Hashizume, N.; Higashidate, N.; Sakamoto, S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Cystic biliary atresia with paucity of bile ducts and gene mutation in kdm6a: A case report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Surg Case Rep </w:t>
      </w:r>
      <w:r w:rsidRPr="0056135C">
        <w:rPr>
          <w:rFonts w:ascii="Palatino" w:hAnsi="Palatino"/>
          <w:b/>
          <w:noProof/>
          <w:sz w:val="20"/>
          <w:szCs w:val="20"/>
        </w:rPr>
        <w:t>2019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5</w:t>
      </w:r>
      <w:r w:rsidRPr="0056135C">
        <w:rPr>
          <w:rFonts w:ascii="Palatino" w:hAnsi="Palatino"/>
          <w:noProof/>
          <w:sz w:val="20"/>
          <w:szCs w:val="20"/>
        </w:rPr>
        <w:t>, 132.</w:t>
      </w:r>
    </w:p>
    <w:p w14:paraId="48D61EFD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05.</w:t>
      </w:r>
      <w:r w:rsidRPr="0056135C">
        <w:rPr>
          <w:rFonts w:ascii="Palatino" w:hAnsi="Palatino"/>
          <w:noProof/>
          <w:sz w:val="20"/>
          <w:szCs w:val="20"/>
        </w:rPr>
        <w:tab/>
        <w:t>Cheon, C.K.; Sohn, Y.B.; Ko, J.M.; Lee, Y.J.; Song, J.S.; Moon, J.W.; Yang, B.K.; Ha, I.S.; Bae, E.J.; Jin, H.S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Identification of kmt2d and kdm6a mutations by exome sequencing in korean patients with kabuki syndrom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Hum Genet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59</w:t>
      </w:r>
      <w:r w:rsidRPr="0056135C">
        <w:rPr>
          <w:rFonts w:ascii="Palatino" w:hAnsi="Palatino"/>
          <w:noProof/>
          <w:sz w:val="20"/>
          <w:szCs w:val="20"/>
        </w:rPr>
        <w:t>, 321-325.</w:t>
      </w:r>
    </w:p>
    <w:p w14:paraId="596C0207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06.</w:t>
      </w:r>
      <w:r w:rsidRPr="0056135C">
        <w:rPr>
          <w:rFonts w:ascii="Palatino" w:hAnsi="Palatino"/>
          <w:noProof/>
          <w:sz w:val="20"/>
          <w:szCs w:val="20"/>
        </w:rPr>
        <w:tab/>
        <w:t>Yavarna, T.; Al-Dewik, N.; Al-Mureikhi, M.; Ali, R.; Al-Mesaifri, F.; Mahmoud, L.; Shahbeck, N.; Lakhani, S.; AlMulla, M.; Nawaz, Z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High diagnostic yield of clinical exome sequencing in middle eastern patients with mendelian disorders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Hum Genet </w:t>
      </w:r>
      <w:r w:rsidRPr="0056135C">
        <w:rPr>
          <w:rFonts w:ascii="Palatino" w:hAnsi="Palatino"/>
          <w:b/>
          <w:noProof/>
          <w:sz w:val="20"/>
          <w:szCs w:val="20"/>
        </w:rPr>
        <w:t>2015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34</w:t>
      </w:r>
      <w:r w:rsidRPr="0056135C">
        <w:rPr>
          <w:rFonts w:ascii="Palatino" w:hAnsi="Palatino"/>
          <w:noProof/>
          <w:sz w:val="20"/>
          <w:szCs w:val="20"/>
        </w:rPr>
        <w:t>, 967-980.</w:t>
      </w:r>
    </w:p>
    <w:p w14:paraId="788AA1CC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07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Abidi, F.; Miano, M.; Murray, J.; Schwartz, C. A novel mutation in the phf8 gene is associated with x-linked mental retardation with cleft lip/cleft palat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Clin Genet </w:t>
      </w:r>
      <w:r w:rsidRPr="0056135C">
        <w:rPr>
          <w:rFonts w:ascii="Palatino" w:hAnsi="Palatino"/>
          <w:b/>
          <w:noProof/>
          <w:sz w:val="20"/>
          <w:szCs w:val="20"/>
        </w:rPr>
        <w:t>2007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72</w:t>
      </w:r>
      <w:r w:rsidRPr="0056135C">
        <w:rPr>
          <w:rFonts w:ascii="Palatino" w:hAnsi="Palatino"/>
          <w:noProof/>
          <w:sz w:val="20"/>
          <w:szCs w:val="20"/>
        </w:rPr>
        <w:t>, 19-22.</w:t>
      </w:r>
    </w:p>
    <w:p w14:paraId="790C3381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08.</w:t>
      </w:r>
      <w:r w:rsidRPr="0056135C">
        <w:rPr>
          <w:rFonts w:ascii="Palatino" w:hAnsi="Palatino"/>
          <w:noProof/>
          <w:sz w:val="20"/>
          <w:szCs w:val="20"/>
        </w:rPr>
        <w:tab/>
        <w:t>Laumonnier, F.; Holbert, S.; Ronce, N.; Faravelli, F.; Lenzner, S.; Schwartz, C.E.; Lespinasse, J.; Van Esch, H.; Lacombe, D.; Goizet, C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Mutations in phf8 are associated with x linked mental retardation and cleft lip/cleft palat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J Med Genet </w:t>
      </w:r>
      <w:r w:rsidRPr="0056135C">
        <w:rPr>
          <w:rFonts w:ascii="Palatino" w:hAnsi="Palatino"/>
          <w:b/>
          <w:noProof/>
          <w:sz w:val="20"/>
          <w:szCs w:val="20"/>
        </w:rPr>
        <w:t>2005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42</w:t>
      </w:r>
      <w:r w:rsidRPr="0056135C">
        <w:rPr>
          <w:rFonts w:ascii="Palatino" w:hAnsi="Palatino"/>
          <w:noProof/>
          <w:sz w:val="20"/>
          <w:szCs w:val="20"/>
        </w:rPr>
        <w:t>, 780-786.</w:t>
      </w:r>
    </w:p>
    <w:p w14:paraId="1A9FB222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09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Koivisto, A.M.; Ala-Mello, S.; Lemmela, S.; Komu, H.A.; Rautio, J.; Jarvela, I. Screening of mutations in the phf8 gene and identification of a novel mutation in a finnish family with xlmr and cleft lip/cleft palat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Clin Genet </w:t>
      </w:r>
      <w:r w:rsidRPr="0056135C">
        <w:rPr>
          <w:rFonts w:ascii="Palatino" w:hAnsi="Palatino"/>
          <w:b/>
          <w:noProof/>
          <w:sz w:val="20"/>
          <w:szCs w:val="20"/>
        </w:rPr>
        <w:t>2007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72</w:t>
      </w:r>
      <w:r w:rsidRPr="0056135C">
        <w:rPr>
          <w:rFonts w:ascii="Palatino" w:hAnsi="Palatino"/>
          <w:noProof/>
          <w:sz w:val="20"/>
          <w:szCs w:val="20"/>
        </w:rPr>
        <w:t>, 145-149.</w:t>
      </w:r>
    </w:p>
    <w:p w14:paraId="3C7CD32C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10.</w:t>
      </w:r>
      <w:r w:rsidRPr="0056135C">
        <w:rPr>
          <w:rFonts w:ascii="Palatino" w:hAnsi="Palatino"/>
          <w:noProof/>
          <w:sz w:val="20"/>
          <w:szCs w:val="20"/>
        </w:rPr>
        <w:tab/>
        <w:t>Nava, C.; Lamari, F.; Heron, D.; Mignot, C.; Rastetter, A.; Keren, B.; Cohen, D.; Faudet, A.; Bouteiller, D.; Gilleron, M.</w:t>
      </w:r>
      <w:r w:rsidRPr="0056135C">
        <w:rPr>
          <w:rFonts w:ascii="Palatino" w:hAnsi="Palatino"/>
          <w:i/>
          <w:noProof/>
          <w:sz w:val="20"/>
          <w:szCs w:val="20"/>
        </w:rPr>
        <w:t>, et al.</w:t>
      </w:r>
      <w:r w:rsidRPr="0056135C">
        <w:rPr>
          <w:rFonts w:ascii="Palatino" w:hAnsi="Palatino"/>
          <w:noProof/>
          <w:sz w:val="20"/>
          <w:szCs w:val="20"/>
        </w:rPr>
        <w:t xml:space="preserve"> Analysis of the chromosome x exome in patients with autism spectrum disorders identified novel candidate genes, including tmlhe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Transl Psychiatry </w:t>
      </w:r>
      <w:r w:rsidRPr="0056135C">
        <w:rPr>
          <w:rFonts w:ascii="Palatino" w:hAnsi="Palatino"/>
          <w:b/>
          <w:noProof/>
          <w:sz w:val="20"/>
          <w:szCs w:val="20"/>
        </w:rPr>
        <w:t>2012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2</w:t>
      </w:r>
      <w:r w:rsidRPr="0056135C">
        <w:rPr>
          <w:rFonts w:ascii="Palatino" w:hAnsi="Palatino"/>
          <w:noProof/>
          <w:sz w:val="20"/>
          <w:szCs w:val="20"/>
        </w:rPr>
        <w:t>, e179.</w:t>
      </w:r>
    </w:p>
    <w:p w14:paraId="5672EEB4" w14:textId="77777777" w:rsidR="00AF0927" w:rsidRPr="0056135C" w:rsidRDefault="00AF0927" w:rsidP="00AF0927">
      <w:pPr>
        <w:pStyle w:val="EndNoteBibliography"/>
        <w:ind w:left="720" w:hanging="720"/>
        <w:rPr>
          <w:rFonts w:ascii="Palatino" w:hAnsi="Palatino"/>
          <w:noProof/>
          <w:sz w:val="20"/>
          <w:szCs w:val="20"/>
        </w:rPr>
      </w:pPr>
      <w:r w:rsidRPr="0056135C">
        <w:rPr>
          <w:rFonts w:ascii="Palatino" w:hAnsi="Palatino"/>
          <w:noProof/>
          <w:sz w:val="20"/>
          <w:szCs w:val="20"/>
        </w:rPr>
        <w:t>111.</w:t>
      </w:r>
      <w:r w:rsidRPr="0056135C">
        <w:rPr>
          <w:rFonts w:ascii="Palatino" w:hAnsi="Palatino"/>
          <w:noProof/>
          <w:sz w:val="20"/>
          <w:szCs w:val="20"/>
        </w:rPr>
        <w:tab/>
        <w:t xml:space="preserve">De Wolf, V.; Crepel, A.; Schuit, F.; van Lommel, L.; Ceulemans, B.; Steyaert, J.; Seuntjens, E.; Peeters, H.; Devriendt, K. A complex xp11.22 deletion in a patient with syndromic autism: Exploration of fam120c as a positional candidate gene for autism. </w:t>
      </w:r>
      <w:r w:rsidRPr="0056135C">
        <w:rPr>
          <w:rFonts w:ascii="Palatino" w:hAnsi="Palatino"/>
          <w:i/>
          <w:noProof/>
          <w:sz w:val="20"/>
          <w:szCs w:val="20"/>
        </w:rPr>
        <w:t xml:space="preserve">Am J Med Genet A </w:t>
      </w:r>
      <w:r w:rsidRPr="0056135C">
        <w:rPr>
          <w:rFonts w:ascii="Palatino" w:hAnsi="Palatino"/>
          <w:b/>
          <w:noProof/>
          <w:sz w:val="20"/>
          <w:szCs w:val="20"/>
        </w:rPr>
        <w:t>2014</w:t>
      </w:r>
      <w:r w:rsidRPr="0056135C">
        <w:rPr>
          <w:rFonts w:ascii="Palatino" w:hAnsi="Palatino"/>
          <w:noProof/>
          <w:sz w:val="20"/>
          <w:szCs w:val="20"/>
        </w:rPr>
        <w:t xml:space="preserve">, </w:t>
      </w:r>
      <w:r w:rsidRPr="0056135C">
        <w:rPr>
          <w:rFonts w:ascii="Palatino" w:hAnsi="Palatino"/>
          <w:i/>
          <w:noProof/>
          <w:sz w:val="20"/>
          <w:szCs w:val="20"/>
        </w:rPr>
        <w:t>164A</w:t>
      </w:r>
      <w:r w:rsidRPr="0056135C">
        <w:rPr>
          <w:rFonts w:ascii="Palatino" w:hAnsi="Palatino"/>
          <w:noProof/>
          <w:sz w:val="20"/>
          <w:szCs w:val="20"/>
        </w:rPr>
        <w:t>, 3035-3041.</w:t>
      </w:r>
    </w:p>
    <w:p w14:paraId="381EBD6F" w14:textId="6397ED2E" w:rsidR="00856AF4" w:rsidRPr="0056135C" w:rsidRDefault="0021579F" w:rsidP="002F0AB9">
      <w:pPr>
        <w:jc w:val="both"/>
        <w:rPr>
          <w:rFonts w:ascii="Palatino" w:hAnsi="Palatino" w:cs="Times New Roman"/>
          <w:sz w:val="20"/>
          <w:szCs w:val="20"/>
        </w:rPr>
      </w:pPr>
      <w:r w:rsidRPr="0056135C">
        <w:rPr>
          <w:rFonts w:ascii="Palatino" w:hAnsi="Palatino" w:cs="Times New Roman"/>
          <w:sz w:val="20"/>
          <w:szCs w:val="20"/>
        </w:rPr>
        <w:fldChar w:fldCharType="end"/>
      </w:r>
    </w:p>
    <w:sectPr w:rsidR="00856AF4" w:rsidRPr="0056135C" w:rsidSect="00F97058">
      <w:footerReference w:type="even" r:id="rId7"/>
      <w:footerReference w:type="default" r:id="rId8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14438AE" w14:textId="77777777" w:rsidR="00800368" w:rsidRDefault="00800368" w:rsidP="002F0AB9">
      <w:r>
        <w:separator/>
      </w:r>
    </w:p>
  </w:endnote>
  <w:endnote w:type="continuationSeparator" w:id="0">
    <w:p w14:paraId="4781A4C5" w14:textId="77777777" w:rsidR="00800368" w:rsidRDefault="00800368" w:rsidP="002F0A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Geneva">
    <w:altName w:val="Geneva"/>
    <w:panose1 w:val="020B0503030404040204"/>
    <w:charset w:val="00"/>
    <w:family w:val="swiss"/>
    <w:pitch w:val="variable"/>
    <w:sig w:usb0="E00002FF" w:usb1="5200205F" w:usb2="00A0C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nion Semibold">
    <w:altName w:val="Courier New"/>
    <w:panose1 w:val="020B0604020202020204"/>
    <w:charset w:val="00"/>
    <w:family w:val="auto"/>
    <w:pitch w:val="variable"/>
    <w:sig w:usb0="03000000" w:usb1="00000000" w:usb2="00000000" w:usb3="00000000" w:csb0="00000001" w:csb1="00000000"/>
  </w:font>
  <w:font w:name="Helvetica 45 Light">
    <w:altName w:val="Courier New"/>
    <w:panose1 w:val="020B0403020202020204"/>
    <w:charset w:val="00"/>
    <w:family w:val="swiss"/>
    <w:pitch w:val="variable"/>
    <w:sig w:usb0="800000AF" w:usb1="4000204A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Palatino">
    <w:altName w:val="Palatino"/>
    <w:panose1 w:val="00000000000000000000"/>
    <w:charset w:val="4D"/>
    <w:family w:val="auto"/>
    <w:pitch w:val="variable"/>
    <w:sig w:usb0="A00002FF" w:usb1="7800205A" w:usb2="14600000" w:usb3="00000000" w:csb0="00000193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notTrueType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4273265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9397EDF" w14:textId="3A132C51" w:rsidR="002F0AB9" w:rsidRDefault="002F0AB9" w:rsidP="00C546A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F0B8D53" w14:textId="77777777" w:rsidR="002F0AB9" w:rsidRDefault="002F0AB9" w:rsidP="002F0AB9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97419587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5598BDD" w14:textId="2790D73F" w:rsidR="002F0AB9" w:rsidRDefault="002F0AB9" w:rsidP="00C546A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AF0927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2947BAE" w14:textId="77777777" w:rsidR="002F0AB9" w:rsidRDefault="002F0AB9" w:rsidP="002F0AB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5815681" w14:textId="77777777" w:rsidR="00800368" w:rsidRDefault="00800368" w:rsidP="002F0AB9">
      <w:r>
        <w:separator/>
      </w:r>
    </w:p>
  </w:footnote>
  <w:footnote w:type="continuationSeparator" w:id="0">
    <w:p w14:paraId="0594889E" w14:textId="77777777" w:rsidR="00800368" w:rsidRDefault="00800368" w:rsidP="002F0AB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BE704F"/>
    <w:multiLevelType w:val="singleLevel"/>
    <w:tmpl w:val="C53037A2"/>
    <w:lvl w:ilvl="0">
      <w:start w:val="62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1" w15:restartNumberingAfterBreak="0">
    <w:nsid w:val="08247324"/>
    <w:multiLevelType w:val="singleLevel"/>
    <w:tmpl w:val="EFBECC14"/>
    <w:lvl w:ilvl="0">
      <w:start w:val="4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2" w15:restartNumberingAfterBreak="0">
    <w:nsid w:val="0A0B0BEE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" w15:restartNumberingAfterBreak="0">
    <w:nsid w:val="0B75470F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4" w15:restartNumberingAfterBreak="0">
    <w:nsid w:val="0D8137D8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5" w15:restartNumberingAfterBreak="0">
    <w:nsid w:val="0E5174F3"/>
    <w:multiLevelType w:val="singleLevel"/>
    <w:tmpl w:val="B746A38A"/>
    <w:lvl w:ilvl="0">
      <w:start w:val="27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6" w15:restartNumberingAfterBreak="0">
    <w:nsid w:val="103E41B2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7" w15:restartNumberingAfterBreak="0">
    <w:nsid w:val="13C646D5"/>
    <w:multiLevelType w:val="singleLevel"/>
    <w:tmpl w:val="16ECA86C"/>
    <w:lvl w:ilvl="0">
      <w:start w:val="2"/>
      <w:numFmt w:val="upperLetter"/>
      <w:lvlText w:val="(%1)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8" w15:restartNumberingAfterBreak="0">
    <w:nsid w:val="1A7E0E0F"/>
    <w:multiLevelType w:val="hybridMultilevel"/>
    <w:tmpl w:val="211474F6"/>
    <w:lvl w:ilvl="0" w:tplc="A8BE1D30">
      <w:start w:val="195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82F5888"/>
    <w:multiLevelType w:val="singleLevel"/>
    <w:tmpl w:val="4A56195A"/>
    <w:lvl w:ilvl="0">
      <w:start w:val="60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10" w15:restartNumberingAfterBreak="0">
    <w:nsid w:val="28D93CF2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2E386729"/>
    <w:multiLevelType w:val="singleLevel"/>
    <w:tmpl w:val="B5AADC7C"/>
    <w:lvl w:ilvl="0">
      <w:start w:val="1"/>
      <w:numFmt w:val="upperLetter"/>
      <w:lvlText w:val="(%1)"/>
      <w:lvlJc w:val="left"/>
      <w:pPr>
        <w:tabs>
          <w:tab w:val="num" w:pos="375"/>
        </w:tabs>
        <w:ind w:left="375" w:hanging="375"/>
      </w:pPr>
      <w:rPr>
        <w:rFonts w:hint="default"/>
      </w:rPr>
    </w:lvl>
  </w:abstractNum>
  <w:abstractNum w:abstractNumId="12" w15:restartNumberingAfterBreak="0">
    <w:nsid w:val="2EF539AA"/>
    <w:multiLevelType w:val="hybridMultilevel"/>
    <w:tmpl w:val="D6368BC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6D54B61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4" w15:restartNumberingAfterBreak="0">
    <w:nsid w:val="42D47FEC"/>
    <w:multiLevelType w:val="singleLevel"/>
    <w:tmpl w:val="86502BA4"/>
    <w:lvl w:ilvl="0">
      <w:start w:val="48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15" w15:restartNumberingAfterBreak="0">
    <w:nsid w:val="48DC5111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6" w15:restartNumberingAfterBreak="0">
    <w:nsid w:val="529B46F4"/>
    <w:multiLevelType w:val="singleLevel"/>
    <w:tmpl w:val="6DF4BE3A"/>
    <w:lvl w:ilvl="0">
      <w:start w:val="1"/>
      <w:numFmt w:val="upperLetter"/>
      <w:lvlText w:val="(%1)"/>
      <w:lvlJc w:val="left"/>
      <w:pPr>
        <w:tabs>
          <w:tab w:val="num" w:pos="735"/>
        </w:tabs>
        <w:ind w:left="735" w:hanging="375"/>
      </w:pPr>
      <w:rPr>
        <w:rFonts w:hint="default"/>
      </w:rPr>
    </w:lvl>
  </w:abstractNum>
  <w:abstractNum w:abstractNumId="17" w15:restartNumberingAfterBreak="0">
    <w:nsid w:val="53DF47C7"/>
    <w:multiLevelType w:val="singleLevel"/>
    <w:tmpl w:val="A9D4BFA8"/>
    <w:lvl w:ilvl="0">
      <w:start w:val="1"/>
      <w:numFmt w:val="upperLetter"/>
      <w:lvlText w:val="(%1)"/>
      <w:lvlJc w:val="left"/>
      <w:pPr>
        <w:tabs>
          <w:tab w:val="num" w:pos="375"/>
        </w:tabs>
        <w:ind w:left="375" w:hanging="375"/>
      </w:pPr>
      <w:rPr>
        <w:rFonts w:hint="default"/>
      </w:rPr>
    </w:lvl>
  </w:abstractNum>
  <w:abstractNum w:abstractNumId="18" w15:restartNumberingAfterBreak="0">
    <w:nsid w:val="5AE96FDA"/>
    <w:multiLevelType w:val="singleLevel"/>
    <w:tmpl w:val="B77A4344"/>
    <w:lvl w:ilvl="0">
      <w:start w:val="58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19" w15:restartNumberingAfterBreak="0">
    <w:nsid w:val="68106A49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0" w15:restartNumberingAfterBreak="0">
    <w:nsid w:val="6E7D0E2E"/>
    <w:multiLevelType w:val="singleLevel"/>
    <w:tmpl w:val="63BCAC1A"/>
    <w:lvl w:ilvl="0">
      <w:start w:val="1812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21" w15:restartNumberingAfterBreak="0">
    <w:nsid w:val="747922DF"/>
    <w:multiLevelType w:val="singleLevel"/>
    <w:tmpl w:val="FB06B72C"/>
    <w:lvl w:ilvl="0">
      <w:start w:val="308"/>
      <w:numFmt w:val="decimal"/>
      <w:lvlText w:val="%1."/>
      <w:lvlJc w:val="left"/>
      <w:pPr>
        <w:tabs>
          <w:tab w:val="num" w:pos="420"/>
        </w:tabs>
        <w:ind w:left="420" w:hanging="420"/>
      </w:pPr>
      <w:rPr>
        <w:rFonts w:hint="default"/>
      </w:rPr>
    </w:lvl>
  </w:abstractNum>
  <w:abstractNum w:abstractNumId="22" w15:restartNumberingAfterBreak="0">
    <w:nsid w:val="7A6A12CC"/>
    <w:multiLevelType w:val="singleLevel"/>
    <w:tmpl w:val="0409000F"/>
    <w:lvl w:ilvl="0">
      <w:start w:val="1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3" w15:restartNumberingAfterBreak="0">
    <w:nsid w:val="7E6700E6"/>
    <w:multiLevelType w:val="singleLevel"/>
    <w:tmpl w:val="5192BBC6"/>
    <w:lvl w:ilvl="0">
      <w:start w:val="55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num w:numId="1">
    <w:abstractNumId w:val="12"/>
  </w:num>
  <w:num w:numId="2">
    <w:abstractNumId w:val="10"/>
  </w:num>
  <w:num w:numId="3">
    <w:abstractNumId w:val="15"/>
  </w:num>
  <w:num w:numId="4">
    <w:abstractNumId w:val="2"/>
  </w:num>
  <w:num w:numId="5">
    <w:abstractNumId w:val="19"/>
  </w:num>
  <w:num w:numId="6">
    <w:abstractNumId w:val="13"/>
  </w:num>
  <w:num w:numId="7">
    <w:abstractNumId w:val="6"/>
  </w:num>
  <w:num w:numId="8">
    <w:abstractNumId w:val="4"/>
  </w:num>
  <w:num w:numId="9">
    <w:abstractNumId w:val="3"/>
  </w:num>
  <w:num w:numId="10">
    <w:abstractNumId w:val="16"/>
  </w:num>
  <w:num w:numId="11">
    <w:abstractNumId w:val="11"/>
  </w:num>
  <w:num w:numId="12">
    <w:abstractNumId w:val="7"/>
  </w:num>
  <w:num w:numId="13">
    <w:abstractNumId w:val="17"/>
  </w:num>
  <w:num w:numId="14">
    <w:abstractNumId w:val="21"/>
  </w:num>
  <w:num w:numId="15">
    <w:abstractNumId w:val="1"/>
  </w:num>
  <w:num w:numId="16">
    <w:abstractNumId w:val="5"/>
  </w:num>
  <w:num w:numId="17">
    <w:abstractNumId w:val="14"/>
  </w:num>
  <w:num w:numId="18">
    <w:abstractNumId w:val="18"/>
  </w:num>
  <w:num w:numId="19">
    <w:abstractNumId w:val="0"/>
  </w:num>
  <w:num w:numId="20">
    <w:abstractNumId w:val="23"/>
  </w:num>
  <w:num w:numId="21">
    <w:abstractNumId w:val="9"/>
  </w:num>
  <w:num w:numId="22">
    <w:abstractNumId w:val="20"/>
  </w:num>
  <w:num w:numId="23">
    <w:abstractNumId w:val="22"/>
  </w:num>
  <w:num w:numId="2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s0t5a9e5rvf5exaac5wtrterxxvrdfzdv9&quot;&gt;Frost et al_2020_JFrost&lt;record-ids&gt;&lt;item&gt;1&lt;/item&gt;&lt;item&gt;2&lt;/item&gt;&lt;item&gt;4&lt;/item&gt;&lt;item&gt;10&lt;/item&gt;&lt;item&gt;13&lt;/item&gt;&lt;item&gt;19&lt;/item&gt;&lt;item&gt;57&lt;/item&gt;&lt;item&gt;66&lt;/item&gt;&lt;item&gt;72&lt;/item&gt;&lt;item&gt;73&lt;/item&gt;&lt;item&gt;82&lt;/item&gt;&lt;item&gt;93&lt;/item&gt;&lt;item&gt;95&lt;/item&gt;&lt;item&gt;103&lt;/item&gt;&lt;item&gt;114&lt;/item&gt;&lt;item&gt;117&lt;/item&gt;&lt;item&gt;130&lt;/item&gt;&lt;item&gt;142&lt;/item&gt;&lt;item&gt;170&lt;/item&gt;&lt;item&gt;171&lt;/item&gt;&lt;item&gt;177&lt;/item&gt;&lt;item&gt;211&lt;/item&gt;&lt;item&gt;215&lt;/item&gt;&lt;item&gt;227&lt;/item&gt;&lt;item&gt;235&lt;/item&gt;&lt;item&gt;237&lt;/item&gt;&lt;item&gt;252&lt;/item&gt;&lt;item&gt;260&lt;/item&gt;&lt;item&gt;261&lt;/item&gt;&lt;item&gt;262&lt;/item&gt;&lt;item&gt;265&lt;/item&gt;&lt;item&gt;267&lt;/item&gt;&lt;item&gt;295&lt;/item&gt;&lt;item&gt;300&lt;/item&gt;&lt;item&gt;314&lt;/item&gt;&lt;item&gt;325&lt;/item&gt;&lt;item&gt;327&lt;/item&gt;&lt;item&gt;328&lt;/item&gt;&lt;item&gt;329&lt;/item&gt;&lt;item&gt;330&lt;/item&gt;&lt;item&gt;331&lt;/item&gt;&lt;item&gt;368&lt;/item&gt;&lt;item&gt;369&lt;/item&gt;&lt;item&gt;389&lt;/item&gt;&lt;item&gt;390&lt;/item&gt;&lt;item&gt;399&lt;/item&gt;&lt;item&gt;403&lt;/item&gt;&lt;item&gt;415&lt;/item&gt;&lt;item&gt;473&lt;/item&gt;&lt;item&gt;482&lt;/item&gt;&lt;item&gt;498&lt;/item&gt;&lt;item&gt;499&lt;/item&gt;&lt;item&gt;507&lt;/item&gt;&lt;item&gt;508&lt;/item&gt;&lt;item&gt;528&lt;/item&gt;&lt;item&gt;533&lt;/item&gt;&lt;item&gt;534&lt;/item&gt;&lt;item&gt;537&lt;/item&gt;&lt;item&gt;547&lt;/item&gt;&lt;item&gt;554&lt;/item&gt;&lt;item&gt;560&lt;/item&gt;&lt;item&gt;567&lt;/item&gt;&lt;item&gt;568&lt;/item&gt;&lt;item&gt;569&lt;/item&gt;&lt;item&gt;570&lt;/item&gt;&lt;item&gt;575&lt;/item&gt;&lt;item&gt;576&lt;/item&gt;&lt;item&gt;587&lt;/item&gt;&lt;item&gt;603&lt;/item&gt;&lt;item&gt;617&lt;/item&gt;&lt;item&gt;619&lt;/item&gt;&lt;item&gt;627&lt;/item&gt;&lt;item&gt;628&lt;/item&gt;&lt;item&gt;630&lt;/item&gt;&lt;item&gt;705&lt;/item&gt;&lt;item&gt;725&lt;/item&gt;&lt;item&gt;738&lt;/item&gt;&lt;item&gt;740&lt;/item&gt;&lt;item&gt;743&lt;/item&gt;&lt;item&gt;755&lt;/item&gt;&lt;item&gt;767&lt;/item&gt;&lt;item&gt;768&lt;/item&gt;&lt;item&gt;774&lt;/item&gt;&lt;item&gt;777&lt;/item&gt;&lt;item&gt;778&lt;/item&gt;&lt;item&gt;786&lt;/item&gt;&lt;item&gt;796&lt;/item&gt;&lt;item&gt;805&lt;/item&gt;&lt;item&gt;806&lt;/item&gt;&lt;item&gt;807&lt;/item&gt;&lt;item&gt;813&lt;/item&gt;&lt;item&gt;843&lt;/item&gt;&lt;item&gt;855&lt;/item&gt;&lt;item&gt;857&lt;/item&gt;&lt;item&gt;858&lt;/item&gt;&lt;item&gt;860&lt;/item&gt;&lt;item&gt;1884&lt;/item&gt;&lt;item&gt;1885&lt;/item&gt;&lt;item&gt;1886&lt;/item&gt;&lt;item&gt;1887&lt;/item&gt;&lt;item&gt;1888&lt;/item&gt;&lt;item&gt;1889&lt;/item&gt;&lt;item&gt;1890&lt;/item&gt;&lt;item&gt;1892&lt;/item&gt;&lt;item&gt;1893&lt;/item&gt;&lt;item&gt;1894&lt;/item&gt;&lt;item&gt;1895&lt;/item&gt;&lt;item&gt;1896&lt;/item&gt;&lt;item&gt;1897&lt;/item&gt;&lt;item&gt;1898&lt;/item&gt;&lt;item&gt;1899&lt;/item&gt;&lt;/record-ids&gt;&lt;/item&gt;&lt;/Libraries&gt;"/>
  </w:docVars>
  <w:rsids>
    <w:rsidRoot w:val="0021579F"/>
    <w:rsid w:val="0002353D"/>
    <w:rsid w:val="00027A07"/>
    <w:rsid w:val="00043402"/>
    <w:rsid w:val="00050E3E"/>
    <w:rsid w:val="00056971"/>
    <w:rsid w:val="00057389"/>
    <w:rsid w:val="0006514B"/>
    <w:rsid w:val="000855A4"/>
    <w:rsid w:val="00091737"/>
    <w:rsid w:val="00095CF8"/>
    <w:rsid w:val="000963A7"/>
    <w:rsid w:val="000B0256"/>
    <w:rsid w:val="000C3D49"/>
    <w:rsid w:val="000D23FF"/>
    <w:rsid w:val="000E46DE"/>
    <w:rsid w:val="00153F0C"/>
    <w:rsid w:val="00170AF7"/>
    <w:rsid w:val="00174773"/>
    <w:rsid w:val="00176BD7"/>
    <w:rsid w:val="001A1CE9"/>
    <w:rsid w:val="001A394A"/>
    <w:rsid w:val="001C5D49"/>
    <w:rsid w:val="001C6965"/>
    <w:rsid w:val="001D0137"/>
    <w:rsid w:val="001D191A"/>
    <w:rsid w:val="00200105"/>
    <w:rsid w:val="002034F1"/>
    <w:rsid w:val="0021579F"/>
    <w:rsid w:val="002D3571"/>
    <w:rsid w:val="002D62E0"/>
    <w:rsid w:val="002E129B"/>
    <w:rsid w:val="002F0AB9"/>
    <w:rsid w:val="003102BC"/>
    <w:rsid w:val="00310805"/>
    <w:rsid w:val="003526F0"/>
    <w:rsid w:val="00371D93"/>
    <w:rsid w:val="0042405B"/>
    <w:rsid w:val="00474F0D"/>
    <w:rsid w:val="004852CD"/>
    <w:rsid w:val="00491857"/>
    <w:rsid w:val="00492851"/>
    <w:rsid w:val="004A3443"/>
    <w:rsid w:val="004A53EC"/>
    <w:rsid w:val="004C6B23"/>
    <w:rsid w:val="004C6F64"/>
    <w:rsid w:val="004E035B"/>
    <w:rsid w:val="004F620A"/>
    <w:rsid w:val="00527809"/>
    <w:rsid w:val="00532650"/>
    <w:rsid w:val="0055646C"/>
    <w:rsid w:val="0056135C"/>
    <w:rsid w:val="0056586A"/>
    <w:rsid w:val="005942B3"/>
    <w:rsid w:val="005D7EF6"/>
    <w:rsid w:val="005F1980"/>
    <w:rsid w:val="005F1ABE"/>
    <w:rsid w:val="00633019"/>
    <w:rsid w:val="00663937"/>
    <w:rsid w:val="006A5A51"/>
    <w:rsid w:val="006C2DE7"/>
    <w:rsid w:val="006E0CB0"/>
    <w:rsid w:val="006E4EED"/>
    <w:rsid w:val="006F3D20"/>
    <w:rsid w:val="006F5366"/>
    <w:rsid w:val="00713913"/>
    <w:rsid w:val="007314B0"/>
    <w:rsid w:val="00782FA2"/>
    <w:rsid w:val="007D1D3E"/>
    <w:rsid w:val="00800368"/>
    <w:rsid w:val="00811045"/>
    <w:rsid w:val="00856AF4"/>
    <w:rsid w:val="0087452B"/>
    <w:rsid w:val="00877AD1"/>
    <w:rsid w:val="008D0895"/>
    <w:rsid w:val="008F044B"/>
    <w:rsid w:val="009223C4"/>
    <w:rsid w:val="00925E11"/>
    <w:rsid w:val="009303DC"/>
    <w:rsid w:val="0095084A"/>
    <w:rsid w:val="0099361F"/>
    <w:rsid w:val="009964BA"/>
    <w:rsid w:val="009B4081"/>
    <w:rsid w:val="009E774A"/>
    <w:rsid w:val="00A1038B"/>
    <w:rsid w:val="00A24392"/>
    <w:rsid w:val="00A37134"/>
    <w:rsid w:val="00A87EF5"/>
    <w:rsid w:val="00A904FB"/>
    <w:rsid w:val="00A9547A"/>
    <w:rsid w:val="00AF0927"/>
    <w:rsid w:val="00B04321"/>
    <w:rsid w:val="00B4002B"/>
    <w:rsid w:val="00B40A4E"/>
    <w:rsid w:val="00B43341"/>
    <w:rsid w:val="00B71F99"/>
    <w:rsid w:val="00B8223A"/>
    <w:rsid w:val="00B90642"/>
    <w:rsid w:val="00BB0A79"/>
    <w:rsid w:val="00BD5599"/>
    <w:rsid w:val="00BF4A66"/>
    <w:rsid w:val="00BF4B0D"/>
    <w:rsid w:val="00BF72FC"/>
    <w:rsid w:val="00C613E5"/>
    <w:rsid w:val="00C628B0"/>
    <w:rsid w:val="00C8709F"/>
    <w:rsid w:val="00CB5B2B"/>
    <w:rsid w:val="00CF76D5"/>
    <w:rsid w:val="00D05B20"/>
    <w:rsid w:val="00D171C2"/>
    <w:rsid w:val="00D22827"/>
    <w:rsid w:val="00D3621B"/>
    <w:rsid w:val="00D616BF"/>
    <w:rsid w:val="00D6700D"/>
    <w:rsid w:val="00D7625B"/>
    <w:rsid w:val="00D94714"/>
    <w:rsid w:val="00D96D32"/>
    <w:rsid w:val="00DA24F9"/>
    <w:rsid w:val="00DD0896"/>
    <w:rsid w:val="00E20A55"/>
    <w:rsid w:val="00E24798"/>
    <w:rsid w:val="00E431DC"/>
    <w:rsid w:val="00E67380"/>
    <w:rsid w:val="00E745A3"/>
    <w:rsid w:val="00E83DAA"/>
    <w:rsid w:val="00E877D5"/>
    <w:rsid w:val="00E92507"/>
    <w:rsid w:val="00E97E83"/>
    <w:rsid w:val="00EC6EBE"/>
    <w:rsid w:val="00ED72B7"/>
    <w:rsid w:val="00ED7524"/>
    <w:rsid w:val="00EF7275"/>
    <w:rsid w:val="00F22DD4"/>
    <w:rsid w:val="00F31BBA"/>
    <w:rsid w:val="00F97058"/>
    <w:rsid w:val="00FB21B9"/>
    <w:rsid w:val="00FE41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98EF16D"/>
  <w14:defaultImageDpi w14:val="32767"/>
  <w15:docId w15:val="{5669E9D6-33CB-46B7-9E60-5E04F09E58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579F"/>
  </w:style>
  <w:style w:type="paragraph" w:styleId="Heading1">
    <w:name w:val="heading 1"/>
    <w:basedOn w:val="Normal"/>
    <w:next w:val="Normal"/>
    <w:link w:val="Heading1Char"/>
    <w:qFormat/>
    <w:rsid w:val="0021579F"/>
    <w:pPr>
      <w:keepNext/>
      <w:outlineLvl w:val="0"/>
    </w:pPr>
    <w:rPr>
      <w:rFonts w:ascii="Helvetica" w:eastAsia="Times New Roman" w:hAnsi="Helvetica" w:cs="Times New Roman"/>
      <w:b/>
      <w:szCs w:val="20"/>
      <w:lang w:val="en-US"/>
    </w:rPr>
  </w:style>
  <w:style w:type="paragraph" w:styleId="Heading2">
    <w:name w:val="heading 2"/>
    <w:basedOn w:val="Normal"/>
    <w:next w:val="Normal"/>
    <w:link w:val="Heading2Char"/>
    <w:qFormat/>
    <w:rsid w:val="0021579F"/>
    <w:pPr>
      <w:keepNext/>
      <w:jc w:val="both"/>
      <w:outlineLvl w:val="1"/>
    </w:pPr>
    <w:rPr>
      <w:rFonts w:ascii="Geneva" w:eastAsia="Times New Roman" w:hAnsi="Geneva" w:cs="Times New Roman"/>
      <w:b/>
      <w:color w:val="000000"/>
      <w:szCs w:val="20"/>
      <w:lang w:val="en-US"/>
    </w:rPr>
  </w:style>
  <w:style w:type="paragraph" w:styleId="Heading3">
    <w:name w:val="heading 3"/>
    <w:basedOn w:val="Normal"/>
    <w:next w:val="Normal"/>
    <w:link w:val="Heading3Char"/>
    <w:qFormat/>
    <w:rsid w:val="0021579F"/>
    <w:pPr>
      <w:keepNext/>
      <w:spacing w:line="360" w:lineRule="auto"/>
      <w:jc w:val="both"/>
      <w:outlineLvl w:val="2"/>
    </w:pPr>
    <w:rPr>
      <w:rFonts w:ascii="Geneva" w:eastAsia="Times New Roman" w:hAnsi="Geneva" w:cs="Times New Roman"/>
      <w:b/>
      <w:szCs w:val="20"/>
      <w:lang w:val="en-US"/>
    </w:rPr>
  </w:style>
  <w:style w:type="paragraph" w:styleId="Heading4">
    <w:name w:val="heading 4"/>
    <w:basedOn w:val="Normal"/>
    <w:next w:val="Normal"/>
    <w:link w:val="Heading4Char"/>
    <w:qFormat/>
    <w:rsid w:val="0021579F"/>
    <w:pPr>
      <w:keepNext/>
      <w:jc w:val="center"/>
      <w:outlineLvl w:val="3"/>
    </w:pPr>
    <w:rPr>
      <w:rFonts w:ascii="Geneva" w:eastAsia="Times New Roman" w:hAnsi="Geneva" w:cs="Times New Roman"/>
      <w:b/>
      <w:color w:val="000000"/>
      <w:szCs w:val="20"/>
      <w:lang w:val="en-US"/>
    </w:rPr>
  </w:style>
  <w:style w:type="paragraph" w:styleId="Heading5">
    <w:name w:val="heading 5"/>
    <w:basedOn w:val="Normal"/>
    <w:next w:val="Normal"/>
    <w:link w:val="Heading5Char"/>
    <w:qFormat/>
    <w:rsid w:val="0021579F"/>
    <w:pPr>
      <w:keepNext/>
      <w:jc w:val="center"/>
      <w:outlineLvl w:val="4"/>
    </w:pPr>
    <w:rPr>
      <w:rFonts w:ascii="Geneva" w:eastAsia="Times New Roman" w:hAnsi="Geneva" w:cs="Times New Roman"/>
      <w:b/>
      <w:color w:val="000000"/>
      <w:sz w:val="22"/>
      <w:szCs w:val="20"/>
      <w:lang w:val="en-US"/>
    </w:rPr>
  </w:style>
  <w:style w:type="paragraph" w:styleId="Heading6">
    <w:name w:val="heading 6"/>
    <w:basedOn w:val="Normal"/>
    <w:next w:val="Normal"/>
    <w:link w:val="Heading6Char"/>
    <w:qFormat/>
    <w:rsid w:val="0021579F"/>
    <w:pPr>
      <w:keepNext/>
      <w:spacing w:line="480" w:lineRule="auto"/>
      <w:ind w:firstLine="720"/>
      <w:outlineLvl w:val="5"/>
    </w:pPr>
    <w:rPr>
      <w:rFonts w:ascii="Helvetica" w:eastAsia="Times New Roman" w:hAnsi="Helvetica" w:cs="Times New Roman"/>
      <w:b/>
      <w:szCs w:val="20"/>
      <w:lang w:val="en-US"/>
    </w:rPr>
  </w:style>
  <w:style w:type="paragraph" w:styleId="Heading7">
    <w:name w:val="heading 7"/>
    <w:basedOn w:val="Normal"/>
    <w:next w:val="Normal"/>
    <w:link w:val="Heading7Char"/>
    <w:qFormat/>
    <w:rsid w:val="0021579F"/>
    <w:pPr>
      <w:keepNext/>
      <w:outlineLvl w:val="6"/>
    </w:pPr>
    <w:rPr>
      <w:rFonts w:ascii="Helvetica" w:eastAsia="Times New Roman" w:hAnsi="Helvetica" w:cs="Times New Roman"/>
      <w:b/>
      <w:szCs w:val="20"/>
      <w:u w:val="single"/>
      <w:lang w:val="en-US"/>
    </w:rPr>
  </w:style>
  <w:style w:type="paragraph" w:styleId="Heading8">
    <w:name w:val="heading 8"/>
    <w:basedOn w:val="Normal"/>
    <w:next w:val="Normal"/>
    <w:link w:val="Heading8Char"/>
    <w:qFormat/>
    <w:rsid w:val="0021579F"/>
    <w:pPr>
      <w:keepNext/>
      <w:spacing w:line="480" w:lineRule="auto"/>
      <w:ind w:firstLine="720"/>
      <w:outlineLvl w:val="7"/>
    </w:pPr>
    <w:rPr>
      <w:rFonts w:ascii="Helvetica" w:eastAsia="Times New Roman" w:hAnsi="Helvetica" w:cs="Times New Roman"/>
      <w:b/>
      <w:szCs w:val="20"/>
      <w:u w:val="single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1579F"/>
    <w:rPr>
      <w:rFonts w:ascii="Helvetica" w:eastAsia="Times New Roman" w:hAnsi="Helvetica" w:cs="Times New Roman"/>
      <w:b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rsid w:val="0021579F"/>
    <w:rPr>
      <w:rFonts w:ascii="Geneva" w:eastAsia="Times New Roman" w:hAnsi="Geneva" w:cs="Times New Roman"/>
      <w:b/>
      <w:color w:val="000000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rsid w:val="0021579F"/>
    <w:rPr>
      <w:rFonts w:ascii="Geneva" w:eastAsia="Times New Roman" w:hAnsi="Geneva" w:cs="Times New Roman"/>
      <w:b/>
      <w:szCs w:val="20"/>
      <w:lang w:val="en-US"/>
    </w:rPr>
  </w:style>
  <w:style w:type="character" w:customStyle="1" w:styleId="Heading4Char">
    <w:name w:val="Heading 4 Char"/>
    <w:basedOn w:val="DefaultParagraphFont"/>
    <w:link w:val="Heading4"/>
    <w:rsid w:val="0021579F"/>
    <w:rPr>
      <w:rFonts w:ascii="Geneva" w:eastAsia="Times New Roman" w:hAnsi="Geneva" w:cs="Times New Roman"/>
      <w:b/>
      <w:color w:val="000000"/>
      <w:szCs w:val="20"/>
      <w:lang w:val="en-US"/>
    </w:rPr>
  </w:style>
  <w:style w:type="character" w:customStyle="1" w:styleId="Heading5Char">
    <w:name w:val="Heading 5 Char"/>
    <w:basedOn w:val="DefaultParagraphFont"/>
    <w:link w:val="Heading5"/>
    <w:rsid w:val="0021579F"/>
    <w:rPr>
      <w:rFonts w:ascii="Geneva" w:eastAsia="Times New Roman" w:hAnsi="Geneva" w:cs="Times New Roman"/>
      <w:b/>
      <w:color w:val="000000"/>
      <w:sz w:val="22"/>
      <w:szCs w:val="20"/>
      <w:lang w:val="en-US"/>
    </w:rPr>
  </w:style>
  <w:style w:type="character" w:customStyle="1" w:styleId="Heading6Char">
    <w:name w:val="Heading 6 Char"/>
    <w:basedOn w:val="DefaultParagraphFont"/>
    <w:link w:val="Heading6"/>
    <w:rsid w:val="0021579F"/>
    <w:rPr>
      <w:rFonts w:ascii="Helvetica" w:eastAsia="Times New Roman" w:hAnsi="Helvetica" w:cs="Times New Roman"/>
      <w:b/>
      <w:szCs w:val="20"/>
      <w:lang w:val="en-US"/>
    </w:rPr>
  </w:style>
  <w:style w:type="character" w:customStyle="1" w:styleId="Heading7Char">
    <w:name w:val="Heading 7 Char"/>
    <w:basedOn w:val="DefaultParagraphFont"/>
    <w:link w:val="Heading7"/>
    <w:rsid w:val="0021579F"/>
    <w:rPr>
      <w:rFonts w:ascii="Helvetica" w:eastAsia="Times New Roman" w:hAnsi="Helvetica" w:cs="Times New Roman"/>
      <w:b/>
      <w:szCs w:val="20"/>
      <w:u w:val="single"/>
      <w:lang w:val="en-US"/>
    </w:rPr>
  </w:style>
  <w:style w:type="character" w:customStyle="1" w:styleId="Heading8Char">
    <w:name w:val="Heading 8 Char"/>
    <w:basedOn w:val="DefaultParagraphFont"/>
    <w:link w:val="Heading8"/>
    <w:rsid w:val="0021579F"/>
    <w:rPr>
      <w:rFonts w:ascii="Helvetica" w:eastAsia="Times New Roman" w:hAnsi="Helvetica" w:cs="Times New Roman"/>
      <w:b/>
      <w:szCs w:val="20"/>
      <w:u w:val="single"/>
      <w:lang w:val="en-US"/>
    </w:rPr>
  </w:style>
  <w:style w:type="paragraph" w:styleId="ListParagraph">
    <w:name w:val="List Paragraph"/>
    <w:basedOn w:val="Normal"/>
    <w:uiPriority w:val="34"/>
    <w:qFormat/>
    <w:rsid w:val="0021579F"/>
    <w:pPr>
      <w:ind w:left="720"/>
      <w:contextualSpacing/>
    </w:pPr>
  </w:style>
  <w:style w:type="character" w:styleId="Hyperlink">
    <w:name w:val="Hyperlink"/>
    <w:basedOn w:val="DefaultParagraphFont"/>
    <w:unhideWhenUsed/>
    <w:rsid w:val="0021579F"/>
    <w:rPr>
      <w:color w:val="0563C1" w:themeColor="hyperlink"/>
      <w:u w:val="single"/>
    </w:rPr>
  </w:style>
  <w:style w:type="paragraph" w:styleId="Footer">
    <w:name w:val="footer"/>
    <w:basedOn w:val="Normal"/>
    <w:link w:val="FooterChar"/>
    <w:unhideWhenUsed/>
    <w:rsid w:val="0021579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21579F"/>
  </w:style>
  <w:style w:type="character" w:styleId="PageNumber">
    <w:name w:val="page number"/>
    <w:basedOn w:val="DefaultParagraphFont"/>
    <w:unhideWhenUsed/>
    <w:rsid w:val="0021579F"/>
  </w:style>
  <w:style w:type="paragraph" w:customStyle="1" w:styleId="EndNoteBibliographyTitle">
    <w:name w:val="EndNote Bibliography Title"/>
    <w:basedOn w:val="Normal"/>
    <w:link w:val="EndNoteBibliographyTitleChar"/>
    <w:rsid w:val="0021579F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579F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1579F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1579F"/>
    <w:rPr>
      <w:rFonts w:ascii="Calibri" w:hAnsi="Calibri" w:cs="Calibri"/>
      <w:lang w:val="en-US"/>
    </w:rPr>
  </w:style>
  <w:style w:type="paragraph" w:customStyle="1" w:styleId="bodyindent">
    <w:name w:val="bodyindent"/>
    <w:rsid w:val="0021579F"/>
    <w:pPr>
      <w:spacing w:line="240" w:lineRule="exact"/>
      <w:ind w:firstLine="230"/>
      <w:jc w:val="both"/>
    </w:pPr>
    <w:rPr>
      <w:rFonts w:ascii="Times New Roman" w:eastAsia="Times New Roman" w:hAnsi="Times New Roman" w:cs="Times New Roman"/>
      <w:noProof/>
      <w:sz w:val="22"/>
      <w:szCs w:val="20"/>
      <w:lang w:val="en-US"/>
    </w:rPr>
  </w:style>
  <w:style w:type="paragraph" w:customStyle="1" w:styleId="bodyfirst">
    <w:name w:val="bodyfirst"/>
    <w:basedOn w:val="bodyindent"/>
    <w:rsid w:val="0021579F"/>
    <w:pPr>
      <w:ind w:firstLine="0"/>
    </w:pPr>
  </w:style>
  <w:style w:type="paragraph" w:customStyle="1" w:styleId="crosshead">
    <w:name w:val="crosshead"/>
    <w:rsid w:val="0021579F"/>
    <w:pPr>
      <w:spacing w:before="113" w:line="240" w:lineRule="exact"/>
    </w:pPr>
    <w:rPr>
      <w:rFonts w:ascii="Tahoma" w:eastAsia="Times New Roman" w:hAnsi="Tahoma" w:cs="Times New Roman"/>
      <w:b/>
      <w:noProof/>
      <w:sz w:val="22"/>
      <w:szCs w:val="20"/>
      <w:lang w:val="en-US"/>
    </w:rPr>
  </w:style>
  <w:style w:type="character" w:customStyle="1" w:styleId="figuretitle">
    <w:name w:val="figuretitle"/>
    <w:rsid w:val="0021579F"/>
    <w:rPr>
      <w:rFonts w:ascii="Tahoma" w:hAnsi="Tahoma"/>
      <w:b/>
      <w:spacing w:val="0"/>
      <w:sz w:val="22"/>
    </w:rPr>
  </w:style>
  <w:style w:type="character" w:customStyle="1" w:styleId="inlineheading">
    <w:name w:val="inlineheading"/>
    <w:rsid w:val="0021579F"/>
    <w:rPr>
      <w:rFonts w:ascii="Times New Roman" w:hAnsi="Times New Roman"/>
      <w:b/>
      <w:i/>
      <w:spacing w:val="0"/>
      <w:sz w:val="22"/>
    </w:rPr>
  </w:style>
  <w:style w:type="table" w:styleId="TableGrid">
    <w:name w:val="Table Grid"/>
    <w:basedOn w:val="TableNormal"/>
    <w:uiPriority w:val="39"/>
    <w:rsid w:val="0021579F"/>
    <w:rPr>
      <w:rFonts w:ascii="Times New Roman" w:eastAsia="Times New Roman" w:hAnsi="Times New Roman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nhideWhenUsed/>
    <w:rsid w:val="0021579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21579F"/>
    <w:rPr>
      <w:rFonts w:ascii="Times New Roman" w:hAnsi="Times New Roman" w:cs="Times New Roman"/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rsid w:val="0021579F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unhideWhenUsed/>
    <w:rsid w:val="0021579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1579F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1579F"/>
    <w:rPr>
      <w:rFonts w:ascii="Times New Roman" w:eastAsia="Times New Roman" w:hAnsi="Times New Roman" w:cs="Times New Roman"/>
      <w:sz w:val="20"/>
      <w:szCs w:val="20"/>
      <w:lang w:eastAsia="en-GB"/>
    </w:rPr>
  </w:style>
  <w:style w:type="paragraph" w:customStyle="1" w:styleId="abstract">
    <w:name w:val="abstract"/>
    <w:rsid w:val="0021579F"/>
    <w:pPr>
      <w:spacing w:line="240" w:lineRule="exact"/>
    </w:pPr>
    <w:rPr>
      <w:rFonts w:ascii="Tahoma" w:eastAsia="Times New Roman" w:hAnsi="Tahoma" w:cs="Times New Roman"/>
      <w:noProof/>
      <w:sz w:val="22"/>
      <w:szCs w:val="20"/>
      <w:lang w:val="en-US"/>
    </w:rPr>
  </w:style>
  <w:style w:type="paragraph" w:customStyle="1" w:styleId="addresses">
    <w:name w:val="addresses"/>
    <w:rsid w:val="0021579F"/>
    <w:pPr>
      <w:spacing w:before="113" w:after="56" w:line="240" w:lineRule="exact"/>
    </w:pPr>
    <w:rPr>
      <w:rFonts w:ascii="Times New Roman" w:eastAsia="Times New Roman" w:hAnsi="Times New Roman" w:cs="Times New Roman"/>
      <w:b/>
      <w:noProof/>
      <w:sz w:val="20"/>
      <w:szCs w:val="20"/>
      <w:lang w:val="en-US"/>
    </w:rPr>
  </w:style>
  <w:style w:type="paragraph" w:customStyle="1" w:styleId="author">
    <w:name w:val="author"/>
    <w:rsid w:val="0021579F"/>
    <w:pPr>
      <w:spacing w:before="226" w:after="113" w:line="280" w:lineRule="exact"/>
    </w:pPr>
    <w:rPr>
      <w:rFonts w:ascii="Times New Roman" w:eastAsia="Times New Roman" w:hAnsi="Times New Roman" w:cs="Times New Roman"/>
      <w:i/>
      <w:noProof/>
      <w:szCs w:val="20"/>
      <w:lang w:val="en-US"/>
    </w:rPr>
  </w:style>
  <w:style w:type="character" w:customStyle="1" w:styleId="bibref">
    <w:name w:val="bibref"/>
    <w:rsid w:val="0021579F"/>
    <w:rPr>
      <w:rFonts w:ascii="Times New Roman" w:hAnsi="Times New Roman"/>
      <w:spacing w:val="0"/>
      <w:sz w:val="22"/>
      <w:vertAlign w:val="superscript"/>
    </w:rPr>
  </w:style>
  <w:style w:type="character" w:customStyle="1" w:styleId="boxref">
    <w:name w:val="boxref"/>
    <w:rsid w:val="0021579F"/>
    <w:rPr>
      <w:rFonts w:ascii="Times New Roman" w:hAnsi="Times New Roman"/>
      <w:sz w:val="22"/>
    </w:rPr>
  </w:style>
  <w:style w:type="character" w:customStyle="1" w:styleId="bibrinl">
    <w:name w:val="bibrinl"/>
    <w:rsid w:val="0021579F"/>
    <w:rPr>
      <w:rFonts w:ascii="Times New Roman" w:hAnsi="Times New Roman"/>
      <w:spacing w:val="0"/>
      <w:sz w:val="22"/>
    </w:rPr>
  </w:style>
  <w:style w:type="paragraph" w:customStyle="1" w:styleId="bodybrief">
    <w:name w:val="bodybrief"/>
    <w:basedOn w:val="bodyfirst"/>
    <w:rsid w:val="0021579F"/>
  </w:style>
  <w:style w:type="paragraph" w:customStyle="1" w:styleId="bodylist">
    <w:name w:val="bodylist"/>
    <w:basedOn w:val="bodyfirst"/>
    <w:rsid w:val="0021579F"/>
    <w:pPr>
      <w:tabs>
        <w:tab w:val="left" w:pos="232"/>
      </w:tabs>
      <w:ind w:left="232" w:hanging="232"/>
    </w:pPr>
    <w:rPr>
      <w:noProof w:val="0"/>
      <w:lang w:val="en-GB"/>
    </w:rPr>
  </w:style>
  <w:style w:type="paragraph" w:customStyle="1" w:styleId="boxbody1">
    <w:name w:val="boxbody1"/>
    <w:rsid w:val="0021579F"/>
    <w:pPr>
      <w:spacing w:line="200" w:lineRule="exact"/>
      <w:ind w:left="56" w:right="56"/>
    </w:pPr>
    <w:rPr>
      <w:rFonts w:ascii="Minion Semibold" w:eastAsia="Times New Roman" w:hAnsi="Minion Semibold" w:cs="Times New Roman"/>
      <w:noProof/>
      <w:sz w:val="16"/>
      <w:szCs w:val="20"/>
      <w:lang w:val="en-US"/>
    </w:rPr>
  </w:style>
  <w:style w:type="paragraph" w:customStyle="1" w:styleId="boxbody">
    <w:name w:val="boxbody"/>
    <w:basedOn w:val="boxbody1"/>
    <w:rsid w:val="0021579F"/>
    <w:pPr>
      <w:ind w:firstLine="85"/>
    </w:pPr>
  </w:style>
  <w:style w:type="character" w:customStyle="1" w:styleId="boxnotitle">
    <w:name w:val="boxnotitle"/>
    <w:rsid w:val="0021579F"/>
    <w:rPr>
      <w:rFonts w:ascii="Helvetica 45 Light" w:hAnsi="Helvetica 45 Light"/>
      <w:spacing w:val="0"/>
      <w:sz w:val="16"/>
    </w:rPr>
  </w:style>
  <w:style w:type="paragraph" w:customStyle="1" w:styleId="boxtitle">
    <w:name w:val="boxtitle"/>
    <w:rsid w:val="0021579F"/>
    <w:pPr>
      <w:spacing w:after="113" w:line="200" w:lineRule="exact"/>
      <w:ind w:left="56" w:right="56"/>
    </w:pPr>
    <w:rPr>
      <w:rFonts w:ascii="Tahoma" w:eastAsia="Times New Roman" w:hAnsi="Tahoma" w:cs="Times New Roman"/>
      <w:b/>
      <w:noProof/>
      <w:sz w:val="22"/>
      <w:szCs w:val="20"/>
      <w:lang w:val="en-US"/>
    </w:rPr>
  </w:style>
  <w:style w:type="paragraph" w:customStyle="1" w:styleId="refnum">
    <w:name w:val="refnum"/>
    <w:rsid w:val="0021579F"/>
    <w:pPr>
      <w:spacing w:line="240" w:lineRule="exact"/>
      <w:ind w:left="230" w:hanging="230"/>
    </w:pPr>
    <w:rPr>
      <w:rFonts w:ascii="Tahoma" w:eastAsia="Times New Roman" w:hAnsi="Tahoma" w:cs="Times New Roman"/>
      <w:noProof/>
      <w:sz w:val="22"/>
      <w:szCs w:val="20"/>
      <w:lang w:val="en-US"/>
    </w:rPr>
  </w:style>
  <w:style w:type="paragraph" w:customStyle="1" w:styleId="briefref">
    <w:name w:val="briefref"/>
    <w:basedOn w:val="refnum"/>
    <w:rsid w:val="0021579F"/>
    <w:pPr>
      <w:ind w:left="0" w:firstLine="0"/>
    </w:pPr>
    <w:rPr>
      <w:sz w:val="20"/>
    </w:rPr>
  </w:style>
  <w:style w:type="paragraph" w:customStyle="1" w:styleId="brieftitle">
    <w:name w:val="brieftitle"/>
    <w:basedOn w:val="Normal"/>
    <w:rsid w:val="0021579F"/>
    <w:rPr>
      <w:rFonts w:ascii="Helvetica" w:eastAsia="Times New Roman" w:hAnsi="Helvetica" w:cs="Times New Roman"/>
      <w:szCs w:val="20"/>
      <w:lang w:val="en-US"/>
    </w:rPr>
  </w:style>
  <w:style w:type="paragraph" w:customStyle="1" w:styleId="figurecaption">
    <w:name w:val="figurecaption"/>
    <w:rsid w:val="0021579F"/>
    <w:pPr>
      <w:spacing w:line="240" w:lineRule="exact"/>
    </w:pPr>
    <w:rPr>
      <w:rFonts w:ascii="Tahoma" w:eastAsia="Times New Roman" w:hAnsi="Tahoma" w:cs="Times New Roman"/>
      <w:noProof/>
      <w:sz w:val="22"/>
      <w:szCs w:val="20"/>
      <w:lang w:val="en-US"/>
    </w:rPr>
  </w:style>
  <w:style w:type="character" w:customStyle="1" w:styleId="figurecaptionparts">
    <w:name w:val="figurecaptionparts"/>
    <w:rsid w:val="0021579F"/>
    <w:rPr>
      <w:rFonts w:ascii="Tahoma" w:hAnsi="Tahoma"/>
      <w:b/>
      <w:spacing w:val="0"/>
      <w:sz w:val="22"/>
    </w:rPr>
  </w:style>
  <w:style w:type="character" w:customStyle="1" w:styleId="figurenotitle">
    <w:name w:val="figurenotitle"/>
    <w:rsid w:val="0021579F"/>
    <w:rPr>
      <w:rFonts w:ascii="Tahoma" w:hAnsi="Tahoma"/>
      <w:spacing w:val="0"/>
      <w:sz w:val="22"/>
    </w:rPr>
  </w:style>
  <w:style w:type="character" w:customStyle="1" w:styleId="figureref">
    <w:name w:val="figureref"/>
    <w:rsid w:val="0021579F"/>
    <w:rPr>
      <w:rFonts w:ascii="Tahoma" w:hAnsi="Tahoma"/>
      <w:sz w:val="22"/>
    </w:rPr>
  </w:style>
  <w:style w:type="paragraph" w:customStyle="1" w:styleId="glossarybody">
    <w:name w:val="glossarybody"/>
    <w:rsid w:val="0021579F"/>
    <w:pPr>
      <w:spacing w:line="240" w:lineRule="exact"/>
    </w:pPr>
    <w:rPr>
      <w:rFonts w:ascii="Times New Roman" w:eastAsia="Times New Roman" w:hAnsi="Times New Roman" w:cs="Times New Roman"/>
      <w:noProof/>
      <w:sz w:val="20"/>
      <w:szCs w:val="20"/>
      <w:lang w:val="en-US"/>
    </w:rPr>
  </w:style>
  <w:style w:type="paragraph" w:customStyle="1" w:styleId="glossaryheadline">
    <w:name w:val="glossaryheadline"/>
    <w:rsid w:val="0021579F"/>
    <w:pPr>
      <w:spacing w:line="240" w:lineRule="exact"/>
    </w:pPr>
    <w:rPr>
      <w:rFonts w:ascii="Times New Roman" w:eastAsia="Times New Roman" w:hAnsi="Times New Roman" w:cs="Times New Roman"/>
      <w:b/>
      <w:smallCaps/>
      <w:noProof/>
      <w:sz w:val="20"/>
      <w:szCs w:val="20"/>
      <w:lang w:val="en-US"/>
    </w:rPr>
  </w:style>
  <w:style w:type="character" w:customStyle="1" w:styleId="glossaryterm">
    <w:name w:val="glossaryterm"/>
    <w:rsid w:val="0021579F"/>
    <w:rPr>
      <w:rFonts w:ascii="Times New Roman" w:hAnsi="Times New Roman"/>
      <w:smallCaps/>
      <w:spacing w:val="0"/>
      <w:sz w:val="20"/>
    </w:rPr>
  </w:style>
  <w:style w:type="paragraph" w:customStyle="1" w:styleId="ministrap">
    <w:name w:val="ministrap"/>
    <w:rsid w:val="0021579F"/>
    <w:pPr>
      <w:spacing w:line="240" w:lineRule="exact"/>
    </w:pPr>
    <w:rPr>
      <w:rFonts w:ascii="Tahoma" w:eastAsia="Times New Roman" w:hAnsi="Tahoma" w:cs="Times New Roman"/>
      <w:b/>
      <w:caps/>
      <w:noProof/>
      <w:sz w:val="22"/>
      <w:szCs w:val="20"/>
      <w:lang w:val="en-US"/>
    </w:rPr>
  </w:style>
  <w:style w:type="character" w:customStyle="1" w:styleId="onlinelink">
    <w:name w:val="onlinelink"/>
    <w:rsid w:val="0021579F"/>
    <w:rPr>
      <w:rFonts w:ascii="Times New Roman" w:hAnsi="Times New Roman"/>
      <w:b/>
      <w:color w:val="FF0000"/>
      <w:spacing w:val="0"/>
      <w:sz w:val="22"/>
    </w:rPr>
  </w:style>
  <w:style w:type="paragraph" w:customStyle="1" w:styleId="pulloutquote">
    <w:name w:val="pulloutquote"/>
    <w:rsid w:val="0021579F"/>
    <w:pPr>
      <w:tabs>
        <w:tab w:val="left" w:pos="1405"/>
      </w:tabs>
      <w:spacing w:line="320" w:lineRule="exact"/>
    </w:pPr>
    <w:rPr>
      <w:rFonts w:ascii="Times New Roman" w:eastAsia="Times New Roman" w:hAnsi="Times New Roman" w:cs="Times New Roman"/>
      <w:b/>
      <w:noProof/>
      <w:sz w:val="28"/>
      <w:szCs w:val="20"/>
      <w:lang w:val="en-US"/>
    </w:rPr>
  </w:style>
  <w:style w:type="paragraph" w:customStyle="1" w:styleId="Quotation">
    <w:name w:val="Quotation"/>
    <w:basedOn w:val="bodyfirst"/>
    <w:rsid w:val="0021579F"/>
    <w:pPr>
      <w:spacing w:before="220" w:after="220"/>
      <w:ind w:left="227" w:right="227"/>
    </w:pPr>
  </w:style>
  <w:style w:type="paragraph" w:customStyle="1" w:styleId="refbrief">
    <w:name w:val="refbrief"/>
    <w:basedOn w:val="refnum"/>
    <w:rsid w:val="0021579F"/>
    <w:pPr>
      <w:ind w:left="0" w:firstLine="0"/>
    </w:pPr>
    <w:rPr>
      <w:sz w:val="20"/>
    </w:rPr>
  </w:style>
  <w:style w:type="paragraph" w:customStyle="1" w:styleId="refreviewtext">
    <w:name w:val="refreviewtext"/>
    <w:rsid w:val="0021579F"/>
    <w:rPr>
      <w:rFonts w:ascii="Tahoma" w:eastAsia="Times New Roman" w:hAnsi="Tahoma" w:cs="Times New Roman"/>
      <w:b/>
      <w:noProof/>
      <w:sz w:val="22"/>
      <w:szCs w:val="20"/>
      <w:lang w:val="en-US"/>
    </w:rPr>
  </w:style>
  <w:style w:type="paragraph" w:customStyle="1" w:styleId="tablefootnote">
    <w:name w:val="tablefootnote"/>
    <w:rsid w:val="0021579F"/>
    <w:pPr>
      <w:tabs>
        <w:tab w:val="left" w:pos="946"/>
        <w:tab w:val="left" w:pos="3231"/>
        <w:tab w:val="left" w:pos="5594"/>
        <w:tab w:val="left" w:pos="8756"/>
      </w:tabs>
      <w:spacing w:after="85" w:line="240" w:lineRule="exact"/>
      <w:ind w:left="86" w:right="58"/>
    </w:pPr>
    <w:rPr>
      <w:rFonts w:ascii="Tahoma" w:eastAsia="Times New Roman" w:hAnsi="Tahoma" w:cs="Times New Roman"/>
      <w:noProof/>
      <w:sz w:val="20"/>
      <w:szCs w:val="20"/>
      <w:lang w:val="en-US"/>
    </w:rPr>
  </w:style>
  <w:style w:type="paragraph" w:customStyle="1" w:styleId="tableheading">
    <w:name w:val="tableheading"/>
    <w:rsid w:val="0021579F"/>
    <w:pPr>
      <w:tabs>
        <w:tab w:val="left" w:pos="946"/>
        <w:tab w:val="left" w:pos="3231"/>
        <w:tab w:val="left" w:pos="5917"/>
        <w:tab w:val="left" w:pos="8756"/>
      </w:tabs>
      <w:spacing w:after="85" w:line="240" w:lineRule="exact"/>
      <w:ind w:left="86"/>
    </w:pPr>
    <w:rPr>
      <w:rFonts w:ascii="Tahoma" w:eastAsia="Times New Roman" w:hAnsi="Tahoma" w:cs="Times New Roman"/>
      <w:b/>
      <w:noProof/>
      <w:sz w:val="22"/>
      <w:szCs w:val="20"/>
      <w:lang w:val="en-US"/>
    </w:rPr>
  </w:style>
  <w:style w:type="character" w:customStyle="1" w:styleId="tablenotitle">
    <w:name w:val="tablenotitle"/>
    <w:rsid w:val="0021579F"/>
    <w:rPr>
      <w:rFonts w:ascii="Tahoma" w:hAnsi="Tahoma"/>
      <w:spacing w:val="0"/>
      <w:sz w:val="20"/>
    </w:rPr>
  </w:style>
  <w:style w:type="character" w:customStyle="1" w:styleId="tableref">
    <w:name w:val="tableref"/>
    <w:basedOn w:val="figureref"/>
    <w:rsid w:val="0021579F"/>
    <w:rPr>
      <w:rFonts w:ascii="Tahoma" w:hAnsi="Tahoma"/>
      <w:sz w:val="22"/>
    </w:rPr>
  </w:style>
  <w:style w:type="paragraph" w:customStyle="1" w:styleId="tabletext">
    <w:name w:val="tabletext"/>
    <w:rsid w:val="0021579F"/>
    <w:pPr>
      <w:tabs>
        <w:tab w:val="left" w:pos="946"/>
        <w:tab w:val="left" w:pos="3231"/>
        <w:tab w:val="left" w:pos="5594"/>
        <w:tab w:val="left" w:pos="8756"/>
      </w:tabs>
      <w:spacing w:after="85" w:line="240" w:lineRule="exact"/>
      <w:ind w:left="86" w:right="58"/>
    </w:pPr>
    <w:rPr>
      <w:rFonts w:ascii="Tahoma" w:eastAsia="Times New Roman" w:hAnsi="Tahoma" w:cs="Times New Roman"/>
      <w:noProof/>
      <w:sz w:val="22"/>
      <w:szCs w:val="20"/>
      <w:lang w:val="en-US"/>
    </w:rPr>
  </w:style>
  <w:style w:type="paragraph" w:customStyle="1" w:styleId="tabletitle">
    <w:name w:val="tabletitle"/>
    <w:rsid w:val="0021579F"/>
    <w:pPr>
      <w:spacing w:after="113" w:line="260" w:lineRule="exact"/>
      <w:ind w:left="86"/>
    </w:pPr>
    <w:rPr>
      <w:rFonts w:ascii="Tahoma" w:eastAsia="Times New Roman" w:hAnsi="Tahoma" w:cs="Times New Roman"/>
      <w:b/>
      <w:noProof/>
      <w:sz w:val="22"/>
      <w:szCs w:val="20"/>
      <w:lang w:val="en-US"/>
    </w:rPr>
  </w:style>
  <w:style w:type="paragraph" w:customStyle="1" w:styleId="Title1">
    <w:name w:val="Title1"/>
    <w:rsid w:val="0021579F"/>
    <w:pPr>
      <w:tabs>
        <w:tab w:val="right" w:leader="dot" w:pos="7332"/>
      </w:tabs>
      <w:spacing w:line="460" w:lineRule="exact"/>
    </w:pPr>
    <w:rPr>
      <w:rFonts w:ascii="Tahoma" w:eastAsia="Times New Roman" w:hAnsi="Tahoma" w:cs="Times New Roman"/>
      <w:b/>
      <w:noProof/>
      <w:sz w:val="36"/>
      <w:szCs w:val="20"/>
      <w:lang w:val="en-US"/>
      <w14:shadow w14:blurRad="50800" w14:dist="38100" w14:dir="2700000" w14:sx="100000" w14:sy="100000" w14:kx="0" w14:ky="0" w14:algn="tl">
        <w14:srgbClr w14:val="000000">
          <w14:alpha w14:val="60000"/>
        </w14:srgbClr>
      </w14:shadow>
    </w:rPr>
  </w:style>
  <w:style w:type="character" w:customStyle="1" w:styleId="urltextbold">
    <w:name w:val="url text bold"/>
    <w:rsid w:val="0021579F"/>
    <w:rPr>
      <w:rFonts w:ascii="Tahoma" w:hAnsi="Tahoma"/>
      <w:b/>
      <w:spacing w:val="0"/>
      <w:sz w:val="22"/>
    </w:rPr>
  </w:style>
  <w:style w:type="paragraph" w:customStyle="1" w:styleId="webbody">
    <w:name w:val="webbody"/>
    <w:rsid w:val="0021579F"/>
    <w:pPr>
      <w:spacing w:line="240" w:lineRule="exact"/>
    </w:pPr>
    <w:rPr>
      <w:rFonts w:ascii="Tahoma" w:eastAsia="Times New Roman" w:hAnsi="Tahoma" w:cs="Times New Roman"/>
      <w:noProof/>
      <w:sz w:val="22"/>
      <w:szCs w:val="20"/>
      <w:lang w:val="en-US"/>
    </w:rPr>
  </w:style>
  <w:style w:type="paragraph" w:customStyle="1" w:styleId="webhead">
    <w:name w:val="webhead"/>
    <w:basedOn w:val="Normal"/>
    <w:rsid w:val="0021579F"/>
    <w:rPr>
      <w:rFonts w:ascii="Tahoma" w:eastAsia="Times New Roman" w:hAnsi="Tahoma" w:cs="Times New Roman"/>
      <w:b/>
      <w:szCs w:val="20"/>
      <w:lang w:val="en-US"/>
    </w:rPr>
  </w:style>
  <w:style w:type="character" w:customStyle="1" w:styleId="webinlinehead">
    <w:name w:val="webinlinehead"/>
    <w:rsid w:val="0021579F"/>
    <w:rPr>
      <w:rFonts w:ascii="Tahoma" w:hAnsi="Tahoma"/>
      <w:b/>
      <w:caps/>
      <w:color w:val="auto"/>
      <w:spacing w:val="0"/>
      <w:position w:val="0"/>
      <w:sz w:val="22"/>
    </w:rPr>
  </w:style>
  <w:style w:type="paragraph" w:styleId="Header">
    <w:name w:val="header"/>
    <w:basedOn w:val="Normal"/>
    <w:link w:val="HeaderChar"/>
    <w:rsid w:val="0021579F"/>
    <w:pPr>
      <w:tabs>
        <w:tab w:val="center" w:pos="4320"/>
        <w:tab w:val="right" w:pos="8640"/>
      </w:tabs>
    </w:pPr>
    <w:rPr>
      <w:rFonts w:ascii="Helvetica" w:eastAsia="Times New Roman" w:hAnsi="Helvetica" w:cs="Times New Roman"/>
      <w:szCs w:val="20"/>
      <w:lang w:val="en-US"/>
    </w:rPr>
  </w:style>
  <w:style w:type="character" w:customStyle="1" w:styleId="HeaderChar">
    <w:name w:val="Header Char"/>
    <w:basedOn w:val="DefaultParagraphFont"/>
    <w:link w:val="Header"/>
    <w:rsid w:val="0021579F"/>
    <w:rPr>
      <w:rFonts w:ascii="Helvetica" w:eastAsia="Times New Roman" w:hAnsi="Helvetica" w:cs="Times New Roman"/>
      <w:szCs w:val="20"/>
      <w:lang w:val="en-US"/>
    </w:rPr>
  </w:style>
  <w:style w:type="paragraph" w:styleId="NormalWeb">
    <w:name w:val="Normal (Web)"/>
    <w:basedOn w:val="Normal"/>
    <w:uiPriority w:val="99"/>
    <w:rsid w:val="0021579F"/>
    <w:pPr>
      <w:spacing w:before="100" w:beforeAutospacing="1" w:after="100" w:afterAutospacing="1"/>
    </w:pPr>
    <w:rPr>
      <w:rFonts w:ascii="Verdana" w:eastAsia="Times New Roman" w:hAnsi="Verdana" w:cs="Times New Roman"/>
      <w:sz w:val="18"/>
      <w:szCs w:val="18"/>
      <w:lang w:val="en-US"/>
    </w:rPr>
  </w:style>
  <w:style w:type="character" w:customStyle="1" w:styleId="author1">
    <w:name w:val="author1"/>
    <w:rsid w:val="0021579F"/>
    <w:rPr>
      <w:rFonts w:ascii="Georgia" w:hAnsi="Georgia" w:hint="default"/>
      <w:b/>
      <w:bCs/>
      <w:sz w:val="21"/>
      <w:szCs w:val="21"/>
    </w:rPr>
  </w:style>
  <w:style w:type="character" w:customStyle="1" w:styleId="navlinks1">
    <w:name w:val="navlinks1"/>
    <w:rsid w:val="0021579F"/>
    <w:rPr>
      <w:rFonts w:ascii="Verdana" w:hAnsi="Verdana" w:hint="default"/>
      <w:b/>
      <w:bCs/>
      <w:sz w:val="15"/>
      <w:szCs w:val="15"/>
    </w:rPr>
  </w:style>
  <w:style w:type="paragraph" w:styleId="BodyText">
    <w:name w:val="Body Text"/>
    <w:basedOn w:val="Normal"/>
    <w:link w:val="BodyTextChar"/>
    <w:rsid w:val="0021579F"/>
    <w:rPr>
      <w:rFonts w:ascii="Helvetica" w:eastAsia="Times New Roman" w:hAnsi="Helvetica" w:cs="Times New Roman"/>
      <w:b/>
      <w:bCs/>
      <w:color w:val="FF0000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rsid w:val="0021579F"/>
    <w:rPr>
      <w:rFonts w:ascii="Helvetica" w:eastAsia="Times New Roman" w:hAnsi="Helvetica" w:cs="Times New Roman"/>
      <w:b/>
      <w:bCs/>
      <w:color w:val="FF0000"/>
      <w:szCs w:val="20"/>
      <w:lang w:val="en-US"/>
    </w:rPr>
  </w:style>
  <w:style w:type="character" w:styleId="FollowedHyperlink">
    <w:name w:val="FollowedHyperlink"/>
    <w:basedOn w:val="DefaultParagraphFont"/>
    <w:rsid w:val="0021579F"/>
    <w:rPr>
      <w:color w:val="954F72" w:themeColor="followed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rsid w:val="0021579F"/>
    <w:rPr>
      <w:rFonts w:ascii="Helvetica" w:hAnsi="Helvetica"/>
      <w:b/>
      <w:bCs/>
      <w:lang w:val="en-US" w:eastAsia="en-US"/>
    </w:rPr>
  </w:style>
  <w:style w:type="character" w:customStyle="1" w:styleId="CommentSubjectChar">
    <w:name w:val="Comment Subject Char"/>
    <w:basedOn w:val="CommentTextChar"/>
    <w:link w:val="CommentSubject"/>
    <w:rsid w:val="0021579F"/>
    <w:rPr>
      <w:rFonts w:ascii="Helvetica" w:eastAsia="Times New Roman" w:hAnsi="Helvetica" w:cs="Times New Roman"/>
      <w:b/>
      <w:bCs/>
      <w:sz w:val="20"/>
      <w:szCs w:val="20"/>
      <w:lang w:val="en-US" w:eastAsia="en-GB"/>
    </w:rPr>
  </w:style>
  <w:style w:type="paragraph" w:styleId="Caption">
    <w:name w:val="caption"/>
    <w:basedOn w:val="Normal"/>
    <w:next w:val="Normal"/>
    <w:semiHidden/>
    <w:unhideWhenUsed/>
    <w:qFormat/>
    <w:rsid w:val="0021579F"/>
    <w:pPr>
      <w:spacing w:after="200"/>
    </w:pPr>
    <w:rPr>
      <w:rFonts w:ascii="Helvetica" w:eastAsia="Times New Roman" w:hAnsi="Helvetica" w:cs="Times New Roman"/>
      <w:b/>
      <w:bCs/>
      <w:color w:val="4472C4" w:themeColor="accent1"/>
      <w:sz w:val="18"/>
      <w:szCs w:val="18"/>
      <w:lang w:val="en-US"/>
    </w:rPr>
  </w:style>
  <w:style w:type="paragraph" w:styleId="Revision">
    <w:name w:val="Revision"/>
    <w:hidden/>
    <w:uiPriority w:val="99"/>
    <w:semiHidden/>
    <w:rsid w:val="006E0C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87976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11</Pages>
  <Words>23405</Words>
  <Characters>133413</Characters>
  <Application>Microsoft Office Word</Application>
  <DocSecurity>0</DocSecurity>
  <Lines>1111</Lines>
  <Paragraphs>3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5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nia Rocha (Staff)</dc:creator>
  <cp:keywords/>
  <dc:description/>
  <cp:lastModifiedBy>Sonia Rocha (Staff)</cp:lastModifiedBy>
  <cp:revision>10</cp:revision>
  <dcterms:created xsi:type="dcterms:W3CDTF">2020-08-14T18:55:00Z</dcterms:created>
  <dcterms:modified xsi:type="dcterms:W3CDTF">2020-11-24T14:40:00Z</dcterms:modified>
</cp:coreProperties>
</file>